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3F5B" w:rsidRPr="001A30BA" w:rsidRDefault="00473F5B" w:rsidP="00473F5B">
      <w:pPr>
        <w:pStyle w:val="Caption"/>
        <w:keepNext/>
        <w:rPr>
          <w:rFonts w:ascii="Times New Roman" w:hAnsi="Times New Roman" w:cs="Times New Roman"/>
          <w:i w:val="0"/>
          <w:color w:val="auto"/>
          <w:sz w:val="24"/>
          <w:szCs w:val="24"/>
        </w:rPr>
      </w:pPr>
      <w:r>
        <w:rPr>
          <w:rFonts w:ascii="Times New Roman" w:hAnsi="Times New Roman" w:cs="Times New Roman"/>
          <w:b/>
          <w:i w:val="0"/>
          <w:color w:val="auto"/>
          <w:sz w:val="24"/>
          <w:szCs w:val="24"/>
        </w:rPr>
        <w:t>Figure 1 – source data 1</w:t>
      </w:r>
      <w:r w:rsidRPr="001A30BA">
        <w:rPr>
          <w:rFonts w:ascii="Times New Roman" w:hAnsi="Times New Roman" w:cs="Times New Roman"/>
          <w:b/>
          <w:i w:val="0"/>
          <w:color w:val="auto"/>
          <w:sz w:val="24"/>
          <w:szCs w:val="24"/>
        </w:rPr>
        <w:t>:</w:t>
      </w:r>
      <w:r w:rsidRPr="001A30BA">
        <w:rPr>
          <w:rFonts w:ascii="Times New Roman" w:hAnsi="Times New Roman" w:cs="Times New Roman"/>
          <w:i w:val="0"/>
          <w:color w:val="auto"/>
          <w:sz w:val="24"/>
          <w:szCs w:val="24"/>
        </w:rPr>
        <w:t xml:space="preserve"> Estimates of human household S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2268"/>
        <w:gridCol w:w="1703"/>
        <w:gridCol w:w="1069"/>
        <w:gridCol w:w="3240"/>
      </w:tblGrid>
      <w:tr w:rsidR="00473F5B" w:rsidRPr="001A30BA" w:rsidTr="00473F5B">
        <w:tc>
          <w:tcPr>
            <w:tcW w:w="1080" w:type="dxa"/>
            <w:tcBorders>
              <w:top w:val="single" w:sz="4" w:space="0" w:color="auto"/>
              <w:bottom w:val="single" w:sz="4" w:space="0" w:color="auto"/>
            </w:tcBorders>
          </w:tcPr>
          <w:p w:rsidR="00473F5B" w:rsidRPr="001A30BA" w:rsidRDefault="00473F5B" w:rsidP="00AB5F29">
            <w:pPr>
              <w:contextualSpacing/>
              <w:rPr>
                <w:rFonts w:ascii="Times New Roman" w:hAnsi="Times New Roman" w:cs="Times New Roman"/>
                <w:b/>
                <w:sz w:val="24"/>
                <w:szCs w:val="24"/>
              </w:rPr>
            </w:pPr>
            <w:r w:rsidRPr="001A30BA">
              <w:rPr>
                <w:rFonts w:ascii="Times New Roman" w:hAnsi="Times New Roman" w:cs="Times New Roman"/>
                <w:b/>
                <w:sz w:val="24"/>
                <w:szCs w:val="24"/>
              </w:rPr>
              <w:t>Subtype</w:t>
            </w:r>
          </w:p>
        </w:tc>
        <w:tc>
          <w:tcPr>
            <w:tcW w:w="2268" w:type="dxa"/>
            <w:tcBorders>
              <w:top w:val="single" w:sz="4" w:space="0" w:color="auto"/>
              <w:bottom w:val="single" w:sz="4" w:space="0" w:color="auto"/>
            </w:tcBorders>
          </w:tcPr>
          <w:p w:rsidR="00473F5B" w:rsidRPr="001A30BA" w:rsidRDefault="00473F5B" w:rsidP="00AB5F29">
            <w:pPr>
              <w:contextualSpacing/>
              <w:rPr>
                <w:rFonts w:ascii="Times New Roman" w:hAnsi="Times New Roman" w:cs="Times New Roman"/>
                <w:b/>
                <w:sz w:val="24"/>
                <w:szCs w:val="24"/>
              </w:rPr>
            </w:pPr>
            <w:r w:rsidRPr="001A30BA">
              <w:rPr>
                <w:rFonts w:ascii="Times New Roman" w:hAnsi="Times New Roman" w:cs="Times New Roman"/>
                <w:b/>
                <w:sz w:val="24"/>
                <w:szCs w:val="24"/>
              </w:rPr>
              <w:t>Location</w:t>
            </w:r>
          </w:p>
        </w:tc>
        <w:tc>
          <w:tcPr>
            <w:tcW w:w="1703" w:type="dxa"/>
            <w:tcBorders>
              <w:top w:val="single" w:sz="4" w:space="0" w:color="auto"/>
              <w:bottom w:val="single" w:sz="4" w:space="0" w:color="auto"/>
            </w:tcBorders>
          </w:tcPr>
          <w:p w:rsidR="00473F5B" w:rsidRPr="001A30BA" w:rsidRDefault="00473F5B" w:rsidP="00AB5F29">
            <w:pPr>
              <w:contextualSpacing/>
              <w:rPr>
                <w:rFonts w:ascii="Times New Roman" w:hAnsi="Times New Roman" w:cs="Times New Roman"/>
                <w:b/>
                <w:sz w:val="24"/>
                <w:szCs w:val="24"/>
              </w:rPr>
            </w:pPr>
            <w:r w:rsidRPr="001A30BA">
              <w:rPr>
                <w:rFonts w:ascii="Times New Roman" w:hAnsi="Times New Roman" w:cs="Times New Roman"/>
                <w:b/>
                <w:sz w:val="24"/>
                <w:szCs w:val="24"/>
              </w:rPr>
              <w:t>Year</w:t>
            </w:r>
          </w:p>
        </w:tc>
        <w:tc>
          <w:tcPr>
            <w:tcW w:w="1069" w:type="dxa"/>
            <w:tcBorders>
              <w:top w:val="single" w:sz="4" w:space="0" w:color="auto"/>
              <w:bottom w:val="single" w:sz="4" w:space="0" w:color="auto"/>
            </w:tcBorders>
          </w:tcPr>
          <w:p w:rsidR="00473F5B" w:rsidRPr="001A30BA" w:rsidRDefault="00473F5B" w:rsidP="00AB5F29">
            <w:pPr>
              <w:contextualSpacing/>
              <w:rPr>
                <w:rFonts w:ascii="Times New Roman" w:hAnsi="Times New Roman" w:cs="Times New Roman"/>
                <w:b/>
                <w:sz w:val="24"/>
                <w:szCs w:val="24"/>
              </w:rPr>
            </w:pPr>
            <w:r w:rsidRPr="001A30BA">
              <w:rPr>
                <w:rFonts w:ascii="Times New Roman" w:hAnsi="Times New Roman" w:cs="Times New Roman"/>
                <w:b/>
                <w:sz w:val="24"/>
                <w:szCs w:val="24"/>
              </w:rPr>
              <w:t>SAR estimate</w:t>
            </w:r>
          </w:p>
        </w:tc>
        <w:tc>
          <w:tcPr>
            <w:tcW w:w="3240" w:type="dxa"/>
            <w:tcBorders>
              <w:top w:val="single" w:sz="4" w:space="0" w:color="auto"/>
              <w:bottom w:val="single" w:sz="4" w:space="0" w:color="auto"/>
            </w:tcBorders>
          </w:tcPr>
          <w:p w:rsidR="00473F5B" w:rsidRPr="001A30BA" w:rsidRDefault="00473F5B" w:rsidP="00AB5F29">
            <w:pPr>
              <w:contextualSpacing/>
              <w:rPr>
                <w:rFonts w:ascii="Times New Roman" w:hAnsi="Times New Roman" w:cs="Times New Roman"/>
                <w:b/>
                <w:sz w:val="24"/>
                <w:szCs w:val="24"/>
              </w:rPr>
            </w:pPr>
            <w:r w:rsidRPr="001A30BA">
              <w:rPr>
                <w:rFonts w:ascii="Times New Roman" w:hAnsi="Times New Roman" w:cs="Times New Roman"/>
                <w:b/>
                <w:sz w:val="24"/>
                <w:szCs w:val="24"/>
              </w:rPr>
              <w:t>Reference</w:t>
            </w:r>
          </w:p>
        </w:tc>
      </w:tr>
      <w:tr w:rsidR="00473F5B" w:rsidRPr="001A30BA" w:rsidTr="00473F5B">
        <w:tc>
          <w:tcPr>
            <w:tcW w:w="1080" w:type="dxa"/>
            <w:tcBorders>
              <w:top w:val="single" w:sz="4" w:space="0" w:color="auto"/>
            </w:tcBorders>
          </w:tcPr>
          <w:p w:rsidR="00473F5B" w:rsidRPr="001A30BA" w:rsidRDefault="00473F5B" w:rsidP="00AB5F29">
            <w:pPr>
              <w:contextualSpacing/>
              <w:rPr>
                <w:rFonts w:ascii="Times New Roman" w:hAnsi="Times New Roman" w:cs="Times New Roman"/>
                <w:b/>
                <w:sz w:val="24"/>
                <w:szCs w:val="24"/>
              </w:rPr>
            </w:pPr>
            <w:r w:rsidRPr="001A30BA">
              <w:rPr>
                <w:rFonts w:ascii="Times New Roman" w:hAnsi="Times New Roman" w:cs="Times New Roman"/>
                <w:b/>
                <w:sz w:val="24"/>
                <w:szCs w:val="24"/>
              </w:rPr>
              <w:t>H1N1</w:t>
            </w:r>
          </w:p>
        </w:tc>
        <w:tc>
          <w:tcPr>
            <w:tcW w:w="2268" w:type="dxa"/>
            <w:tcBorders>
              <w:top w:val="single" w:sz="4" w:space="0" w:color="auto"/>
            </w:tcBorders>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Hong Kong, China</w:t>
            </w:r>
          </w:p>
        </w:tc>
        <w:tc>
          <w:tcPr>
            <w:tcW w:w="1703" w:type="dxa"/>
            <w:tcBorders>
              <w:top w:val="single" w:sz="4" w:space="0" w:color="auto"/>
            </w:tcBorders>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Borders>
              <w:top w:val="single" w:sz="4" w:space="0" w:color="auto"/>
            </w:tcBorders>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6</w:t>
            </w:r>
            <w:r w:rsidRPr="001A30BA">
              <w:rPr>
                <w:rFonts w:ascii="Times New Roman" w:hAnsi="Times New Roman" w:cs="Times New Roman"/>
                <w:sz w:val="24"/>
                <w:szCs w:val="24"/>
                <w:vertAlign w:val="superscript"/>
              </w:rPr>
              <w:t>*</w:t>
            </w:r>
            <w:r w:rsidRPr="001A30BA">
              <w:rPr>
                <w:rFonts w:ascii="Times New Roman" w:hAnsi="Times New Roman" w:cs="Times New Roman"/>
                <w:sz w:val="24"/>
                <w:szCs w:val="24"/>
              </w:rPr>
              <w:t xml:space="preserve"> </w:t>
            </w:r>
          </w:p>
        </w:tc>
        <w:tc>
          <w:tcPr>
            <w:tcW w:w="3240" w:type="dxa"/>
            <w:tcBorders>
              <w:top w:val="single" w:sz="4" w:space="0" w:color="auto"/>
            </w:tcBorders>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31-5487", "abstract" : "BACKGROUND: The household secondary attack proportion (SAP) is commonly used to measure the transmissibility of an infectious disease.\n\nMETHODS: We analyzed the final outbreak size distributions of pandemic A(H1N1), seasonal A(H1N1), and A(H3N2) infections identified in paired sera collected from members of 117 Hong Kong households in April and in August-October 2009.\n\nRESULTS: The estimated community probability of infection overall was higher for children than adults; the probability was similar for pandemic A(H1N1) and seasonal A(H3N2) influenza. The household SAP for pandemic A(H1N1) was higher in children than in adults, whereas for seasonal A(H3N2), it was similar in children and adults. The estimated SAPs were similar for seasonal A(H3N2) and pandemic A(H1N1) after excluding persons with higher baseline antibody titers from analysis.\n\nCONCLUSIONS: Pandemic and seasonal influenza A viruses had similar age-specific transmissibility in a cohort of initially uninfected households, after adjustment for baseline immunity.", "author" : [ { "dropping-particle" : "", "family" : "Klick", "given" : "Brendan", "non-dropping-particle" : "", "parse-names" : false, "suffix" : "" }, { "dropping-particle" : "", "family" : "Nishiura", "given" : "Hiroshi", "non-dropping-particle" : "", "parse-names" : false, "suffix" : "" }, { "dropping-particle" : "", "family" : "Ng", "given" : "Sophia", "non-dropping-particle" : "", "parse-names" : false, "suffix" : "" }, { "dropping-particle" : "", "family" : "Fang", "given" : "Vicky J", "non-dropping-particle" : "", "parse-names" : false, "suffix" : "" }, { "dropping-particle" : "", "family" : "Leung", "given" : "Gabriel M", "non-dropping-particle" : "", "parse-names" : false, "suffix" : "" }, { "dropping-particle" : "", "family" : "Peiris", "given" : "J S Malik", "non-dropping-particle" : "", "parse-names" : false, "suffix" : "" }, { "dropping-particle" : "", "family" : "Cowling", "given" : "Benjamin J", "non-dropping-particle" : "", "parse-names" : false, "suffix" : "" } ], "container-title" : "Epidemiology (Cambridge, Mass.)", "id" : "ITEM-1", "issue" : "6", "issued" : { "date-parts" : [ [ "2011", "11" ] ] }, "page" : "793-6", "title" : "Transmissibility of seasonal and pandemic influenza in a cohort of households in Hong Kong in 2009.", "type" : "article-journal", "volume" : "22" }, "uris" : [ "http://www.mendeley.com/documents/?uuid=85c63b62-30df-4fe1-96ce-13ca9e958a96" ] } ], "mendeley" : { "formattedCitation" : "(Klick et al. 2011)", "plainTextFormattedCitation" : "(Klick et al. 2011)", "previouslyFormattedCitation" : "(Klick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Klick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Hong Kong, Chin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7</w:t>
            </w:r>
            <w:r w:rsidRPr="001A30BA">
              <w:rPr>
                <w:rFonts w:ascii="Times New Roman" w:hAnsi="Times New Roman" w:cs="Times New Roman"/>
                <w:sz w:val="24"/>
                <w:szCs w:val="24"/>
                <w:vertAlign w:val="superscript"/>
              </w:rPr>
              <w:t>†</w:t>
            </w:r>
            <w:r w:rsidRPr="001A30BA">
              <w:rPr>
                <w:rFonts w:ascii="Times New Roman" w:hAnsi="Times New Roman" w:cs="Times New Roman"/>
                <w:sz w:val="24"/>
                <w:szCs w:val="24"/>
              </w:rPr>
              <w:t xml:space="preserve"> </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31-5487", "abstract" : "BACKGROUND: The household secondary attack proportion (SAP) is commonly used to measure the transmissibility of an infectious disease.\n\nMETHODS: We analyzed the final outbreak size distributions of pandemic A(H1N1), seasonal A(H1N1), and A(H3N2) infections identified in paired sera collected from members of 117 Hong Kong households in April and in August-October 2009.\n\nRESULTS: The estimated community probability of infection overall was higher for children than adults; the probability was similar for pandemic A(H1N1) and seasonal A(H3N2) influenza. The household SAP for pandemic A(H1N1) was higher in children than in adults, whereas for seasonal A(H3N2), it was similar in children and adults. The estimated SAPs were similar for seasonal A(H3N2) and pandemic A(H1N1) after excluding persons with higher baseline antibody titers from analysis.\n\nCONCLUSIONS: Pandemic and seasonal influenza A viruses had similar age-specific transmissibility in a cohort of initially uninfected households, after adjustment for baseline immunity.", "author" : [ { "dropping-particle" : "", "family" : "Klick", "given" : "Brendan", "non-dropping-particle" : "", "parse-names" : false, "suffix" : "" }, { "dropping-particle" : "", "family" : "Nishiura", "given" : "Hiroshi", "non-dropping-particle" : "", "parse-names" : false, "suffix" : "" }, { "dropping-particle" : "", "family" : "Ng", "given" : "Sophia", "non-dropping-particle" : "", "parse-names" : false, "suffix" : "" }, { "dropping-particle" : "", "family" : "Fang", "given" : "Vicky J", "non-dropping-particle" : "", "parse-names" : false, "suffix" : "" }, { "dropping-particle" : "", "family" : "Leung", "given" : "Gabriel M", "non-dropping-particle" : "", "parse-names" : false, "suffix" : "" }, { "dropping-particle" : "", "family" : "Peiris", "given" : "J S Malik", "non-dropping-particle" : "", "parse-names" : false, "suffix" : "" }, { "dropping-particle" : "", "family" : "Cowling", "given" : "Benjamin J", "non-dropping-particle" : "", "parse-names" : false, "suffix" : "" } ], "container-title" : "Epidemiology (Cambridge, Mass.)", "id" : "ITEM-1", "issue" : "6", "issued" : { "date-parts" : [ [ "2011", "11" ] ] }, "page" : "793-6", "title" : "Transmissibility of seasonal and pandemic influenza in a cohort of households in Hong Kong in 2009.", "type" : "article-journal", "volume" : "22" }, "uris" : [ "http://www.mendeley.com/documents/?uuid=85c63b62-30df-4fe1-96ce-13ca9e958a96" ] } ], "mendeley" : { "formattedCitation" : "(Klick et al. 2011)", "plainTextFormattedCitation" : "(Klick et al. 2011)", "previouslyFormattedCitation" : "(Klick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Klick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Germany</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7-11</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375</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932-6203", "abstract" : "BACKGROUND: Influenza viral shedding studies provide fundamental information for preventive strategies and modelling exercises. We conducted a prospective household study to investigate viral shedding in seasonal and pandemic influenza between 2007 and 2011 in Berlin and Munich, Germany.\n\nMETHODS: Study physicians recruited index patients and their household members. Serial nasal specimens were obtained from all household members over at least eight days and tested quantitatively by qRT-PCR for the influenza virus (sub)type of the index patient. A subset of samples was also tested by viral culture. Symptoms were recorded daily.\n\nRESULTS: We recruited 122 index patients and 320 household contacts, of which 67 became secondary household cases. Among all 189 influenza cases, 12 were infected with seasonal/prepandemic influenza A(H1N1), 19 with A(H3N2), 60 with influenza B, and 98 with A(H1N1)pdm09. Nine (14%) of 65 non-vaccinated secondary cases were asymptomatic/subclinical (0 (0%) of 21 children, 9 (21%) of 44 adults; p\u200a=\u200a0.03). Viral load among patients with influenza-like illness (ILI) peaked on illness days 1, 2 or 3 for all (sub)types and declined steadily until days 7-9. Clinical symptom scores roughly paralleled viral shedding dynamics. On the first day prior to symptom onset 30% (12/40) of specimens were positive. Viral load in 6 asymptomatic/subclinical patients was similar to that in ILI-patients. Duration of infectiousness as measured by viral culture lasted approximately until illness days 4-6. Viral load did not seem to be influenced by antiviral therapy, age or vaccination status.\n\nCONCLUSION: Asymptomatic/subclinical infections occur infrequently, but may be associated with substantial amounts of viral shedding. Presymptomatic shedding may arise in one third of cases, and shedding characteristics appear to be independent of (seasonal or pandemic) (sub)type, age, antiviral therapy or vaccination; however the power to find moderate differences was limited.", "author" : [ { "dropping-particle" : "", "family" : "Suess", "given" : "Thorsten", "non-dropping-particle" : "", "parse-names" : false, "suffix" : "" }, { "dropping-particle" : "", "family" : "Remschmidt", "given" : "Cornelius", "non-dropping-particle" : "", "parse-names" : false, "suffix" : "" }, { "dropping-particle" : "", "family" : "Schink", "given" : "Susanne B", "non-dropping-particle" : "", "parse-names" : false, "suffix" : "" }, { "dropping-particle" : "", "family" : "Schweiger", "given" : "Brunhilde", "non-dropping-particle" : "", "parse-names" : false, "suffix" : "" }, { "dropping-particle" : "", "family" : "Heider", "given" : "Alla", "non-dropping-particle" : "", "parse-names" : false, "suffix" : "" }, { "dropping-particle" : "", "family" : "Milde", "given" : "Jeanette", "non-dropping-particle" : "", "parse-names" : false, "suffix" : "" }, { "dropping-particle" : "", "family" : "Nitsche", "given" : "Andreas", "non-dropping-particle" : "", "parse-names" : false, "suffix" : "" }, { "dropping-particle" : "", "family" : "Schroeder", "given" : "Kati", "non-dropping-particle" : "", "parse-names" : false, "suffix" : "" }, { "dropping-particle" : "", "family" : "Doellinger", "given" : "Joerg", "non-dropping-particle" : "", "parse-names" : false, "suffix" : "" }, { "dropping-particle" : "", "family" : "Braun", "given" : "Christian", "non-dropping-particle" : "", "parse-names" : false, "suffix" : "" }, { "dropping-particle" : "", "family" : "Haas", "given" : "Walter", "non-dropping-particle" : "", "parse-names" : false, "suffix" : "" }, { "dropping-particle" : "", "family" : "Krause", "given" : "G\u00e9rard", "non-dropping-particle" : "", "parse-names" : false, "suffix" : "" }, { "dropping-particle" : "", "family" : "Buchholz", "given" : "Udo", "non-dropping-particle" : "", "parse-names" : false, "suffix" : "" } ], "container-title" : "PloS one", "id" : "ITEM-1", "issue" : "12", "issued" : { "date-parts" : [ [ "2012", "1", "11" ] ] }, "page" : "e51653", "title" : "Comparison of shedding characteristics of seasonal influenza virus (sub)types and influenza A(H1N1)pdm09; Germany, 2007-2011.", "type" : "article-journal", "volume" : "7" }, "uris" : [ "http://www.mendeley.com/documents/?uuid=64e22b33-6650-4a6f-a059-c4fa976c97c2" ] } ], "mendeley" : { "formattedCitation" : "(Suess et al. 2012a)", "plainTextFormattedCitation" : "(Suess et al. 2012a)", "previouslyFormattedCitation" : "(Suess et al. 2012a)"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Suess et al. 2012a)</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Germany</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7-8</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262</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author" : [ { "dropping-particle" : "", "family" : "Buchholz", "given" : "Udo", "non-dropping-particle" : "", "parse-names" : false, "suffix" : "" }, { "dropping-particle" : "", "family" : "Brockmann", "given" : "Stefan", "non-dropping-particle" : "", "parse-names" : false, "suffix" : "" }, { "dropping-particle" : "", "family" : "Duwe", "given" : "Susanne", "non-dropping-particle" : "", "parse-names" : false, "suffix" : "" }, { "dropping-particle" : "", "family" : "Schweiger", "given" : "Brunhilde", "non-dropping-particle" : "", "parse-names" : false, "suffix" : "" }, { "dropping-particle" : "der", "family" : "Heiden", "given" : "Matthias an", "non-dropping-particle" : "", "parse-names" : false, "suffix" : "" }, { "dropping-particle" : "", "family" : "Reinhardt", "given" : "Bernd", "non-dropping-particle" : "", "parse-names" : false, "suffix" : "" }, { "dropping-particle" : "", "family" : "Buda", "given" : "Silke", "non-dropping-particle" : "", "parse-names" : false, "suffix" : "" } ], "container-title" : "Euro Surveillance", "id" : "ITEM-1", "issue" : "6", "issued" : { "date-parts" : [ [ "2010", "2", "11" ] ] }, "publisher" : "Robert Koch-Institut", "title" : "Household transmissibility and other characteristics of seasonal oseltamivir-resistant influenza A(H1N1) viruses, Germany, 2007-8", "type" : "article-journal", "volume" : "15" }, "uris" : [ "http://www.mendeley.com/documents/?uuid=6ffcbf25-6a23-45dd-b0a2-03ce979cf62d" ] } ], "mendeley" : { "formattedCitation" : "(Buchholz et al. 2010)", "plainTextFormattedCitation" : "(Buchholz et al. 2010)", "previouslyFormattedCitation" : "(Buchholz et al. 2010)"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Buchholz et al. 2010)</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Seattle, W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1978-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306</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abstract" : "A maximum likelihood procedure is given for estimating houshold and community transmission parameters from observed influenza infection data. The estimator for the household transmission probability is an improvement over the classical secondary attack rate calculations because it factors out community-acquired infections from true secondary infections. The mathematical model used does not require the specification of infection onset times and, therefore, can be used with serologic data which detect asymptomatic infections. Infection data were derived by seroiogy and virus isolation from the Tecumseh Respiratory Iliness Study and the Seattle Flu Study for the years 1975-1979. Included were seasons of influenza B and influenza A subtypes H1N1 and H3N2. The transmission characteristics of influenza B and influenza A(H3N2) and A(H1N1) outbreaks during this period are compared. Influenza A(H1N1), A(H3N2) and infiuenza B are found to be in descending order both in terms of ease of spread in the household and intensity of the epidemic in the community. Children are found to be the main introducers of influenza into households. The degree of estimation error from the misclassification of infected and susceptible individuals is illustrated with a stochastic simulation model. This model simulates the expected number of detected infections at different levels of sensitivity and specificity for the serologic tests used. Other sources of estimation error, such as deviation from the model assumption of uniform community exposure and the possible presence of superspreaders, are also discussed.", "author" : [ { "dropping-particle" : "", "family" : "Longini", "given" : "Ira M.", "non-dropping-particle" : "", "parse-names" : false, "suffix" : "" }, { "dropping-particle" : "", "family" : "Koopman", "given" : "James S.", "non-dropping-particle" : "", "parse-names" : false, "suffix" : "" }, { "dropping-particle" : "", "family" : "Monto", "given" : "Arnold S", "non-dropping-particle" : "", "parse-names" : false, "suffix" : "" }, { "dropping-particle" : "", "family" : "Fox", "given" : "John P.", "non-dropping-particle" : "", "parse-names" : false, "suffix" : "" } ], "container-title" : "Am. J. Epidemiol.", "id" : "ITEM-1", "issue" : "5", "issued" : { "date-parts" : [ [ "1982", "5", "1" ] ] }, "page" : "736-751", "title" : "Estimating household and community transmission parameters for influenza", "type" : "article-journal", "volume" : "115" }, "uris" : [ "http://www.mendeley.com/documents/?uuid=1056d0f4-ce6e-4790-a709-db8d300c3f0d" ] } ], "mendeley" : { "formattedCitation" : "(Longini et al. 1982)", "plainTextFormattedCitation" : "(Longini et al. 1982)", "previouslyFormattedCitation" : "(Longini et al. 1982)"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Longini et al. 1982)</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Seattle, W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1978-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44</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00272E3E">
              <w:rPr>
                <w:rFonts w:ascii="Times New Roman" w:hAnsi="Times New Roman" w:cs="Times New Roman"/>
                <w:sz w:val="24"/>
                <w:szCs w:val="24"/>
              </w:rPr>
              <w:instrText>ADDIN CSL_CITATION { "citationItems" : [ { "id" : "ITEM-1", "itemData" : { "abstract" : "Influenzavirus infections in Seattle, Washington, families during 1975-1979 were analyzed, and It was found that, in family episodes, the relation of infection rates to age and preepisode hemagglutination-inhibiting titer varied with the invading virus. In influenza A/H3N2 episodes, rates for both children and adults decreased with hemaggiutinatlon-inhibiting titers; with equal titers, rates for children were double those for adults; and, for all ages, appreciable protection required a titer of 1:80. In A/H1N1 episodes, the few children with titers of 1:&gt;20 and adults, regardless of titer, generally escaped infection. In type B episodes, no titer was protective for children whereas, for adults, a titer of 1:&gt;20 was 57% protective. Illness frequency among those infected varied little with infecting virus and was 85% in susceptible persons in virus-positive episodes. Both frequency and severity varied modestly (and inversely) with age and hemagglutination-inhibiting titer in A/H3N2 infections, only with age with type B infectIons, and with neither in A/H1N1 virus. Only with A/H3N2 infections were iliness frequency and severity inversely related to magnitude of complement-fixing response. Preseason levels of antineuraminidase (studied only in relation to A/H3N2 infections) were inversely but weakly related to illness severity, suggesting that vaccine-induced antineuraminidase would confer little benefit. Age-specific infection and introduction rates indicated that young school children (5-9 years) were more often introducers in A/H3N2 epidemics, whereas teenagers were more likely to serve as introduc era with type B (probably) and A/H1N1 (definitely) viruses. Apparent secondary attack rates varied with virus type only among adults (highest with A/H3N2 virus and lowest with A/H1N1). Additional variation was found with age (in verse) and with how episodes were recognized (higher when virus was isolated). While parents and preschool children were effective introducers, the most abundant apparent exchange within families in all epidemics was among those 5-19 years of age. However, secondary attack rates for these ages probably are inflated by misclassification as secondary of many infections acquired from the community.\n", "author" : [ { "dropping-particle" : "", "family" : "FOX", "given" : "JOHN P.", "non-dropping-particle" : "", "parse-names" : false, "suffix" : "" }, { "dropping-particle" : "", "family" : "COONEY", "given" : "MARION K.", "non-dropping-particle" : "", "parse-names" : false, "suffix" : "" }, { "dropping-particle" : "", "family" : "HALL", "given" : "CARRIE E.", "non-dropping-particle" : "", "parse-names" : false, "suffix" : "" }, { "dropping-particle" : "", "family" : "FOY", "given" : "HJORDIS M.", "non-dropping-particle" : "", "parse-names" : false, "suffix" : "" } ], "container-title" : "Am. J. Epidemiol.", "id" : "ITEM-1", "issue" : "2", "issued" : { "date-parts" : [ [ "1982", "8", "1" ] ] }, "page" : "228-242", "title" : "INFLUENZAVIRUS INFECTIONS IN SEATTLE FAMILIES, 1975-1979: II. PATTERN OF INFECTION IN INVADED HOUSEHOLDS AND RELATION OF AGE AND PRIOR ANTIBODY TO OCCURRENCE OF INFECTION AND RELATED ILLNESS", "type" : "article-journal", "volume" : "116" }, "uris" : [ "http://www.mendeley.com/documents/?uuid=232bf8f5-a9bf-4944-b772-5d5e10a91c25" ] } ], "mendeley" : { "formattedCitation" : "(FOX et al. 1982)", "plainTextFormattedCitation" : "(FOX et al. 1982)", "previouslyFormattedCitation" : "(FOX et al. 1982)"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00272E3E" w:rsidRPr="00272E3E">
              <w:rPr>
                <w:rFonts w:ascii="Times New Roman" w:hAnsi="Times New Roman" w:cs="Times New Roman"/>
                <w:noProof/>
                <w:sz w:val="24"/>
                <w:szCs w:val="24"/>
              </w:rPr>
              <w:t>(FOX et al. 1982)</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proofErr w:type="spellStart"/>
            <w:r w:rsidRPr="001A30BA">
              <w:rPr>
                <w:rFonts w:ascii="Times New Roman" w:hAnsi="Times New Roman" w:cs="Times New Roman"/>
                <w:sz w:val="24"/>
                <w:szCs w:val="24"/>
              </w:rPr>
              <w:t>Cirencester</w:t>
            </w:r>
            <w:proofErr w:type="spellEnd"/>
            <w:r w:rsidRPr="001A30BA">
              <w:rPr>
                <w:rFonts w:ascii="Times New Roman" w:hAnsi="Times New Roman" w:cs="Times New Roman"/>
                <w:sz w:val="24"/>
                <w:szCs w:val="24"/>
              </w:rPr>
              <w:t>, England</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1951</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356</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URL" : "http://www.jstor.org/stable/2530294", "accessed" : { "date-parts" : [ [ "2014", "12", "9" ] ] }, "author" : [ { "dropping-particle" : "", "family" : "Longini", "given" : "Ira M.", "non-dropping-particle" : "", "parse-names" : false, "suffix" : "" }, { "dropping-particle" : "", "family" : "Koopman", "given" : "James S.", "non-dropping-particle" : "", "parse-names" : false, "suffix" : "" } ], "container-title" : "Biometrics", "id" : "ITEM-1", "issued" : { "date-parts" : [ [ "1982" ] ] }, "page" : "115-126", "title" : "Household and community transmission parameters from final distributions of infections in households", "type" : "webpage" }, "uris" : [ "http://www.mendeley.com/documents/?uuid=1c6c81ca-d331-4391-ae58-f2a4f7e04cb0" ] } ], "mendeley" : { "formattedCitation" : "(Longini and Koopman 1982)", "plainTextFormattedCitation" : "(Longini and Koopman 1982)", "previouslyFormattedCitation" : "(Longini and Koopman 1982)"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Longini and Koopman 1982)</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r w:rsidRPr="001A30BA">
              <w:rPr>
                <w:rFonts w:ascii="Times New Roman" w:hAnsi="Times New Roman" w:cs="Times New Roman"/>
                <w:b/>
                <w:sz w:val="24"/>
                <w:szCs w:val="24"/>
              </w:rPr>
              <w:t>H3N2</w:t>
            </w: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Ann Arbor, MI</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10-11</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53</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DOI" : "10.1371/journal.pone.0075339", "ISSN" : "1932-6203", "PMID" : "24086511", "abstract" : "BACKGROUND: Households play a major role in community spread of influenza and are potential targets for mitigation strategies.\n\nMETHODS: We enrolled and followed 328 households with children during the 2010-2011 influenza season; this season was characterized by circulation of influenza A (H3N2), A (H1N1)pdm09 and type B viruses. Specimens were collected from subjects with acute respiratory illnesses and tested for influenza in real-time reverse transcriptase polymerase chain reaction (RT-PCR) assays. Influenza cases were classified as community-acquired or household-acquired, and transmission parameters estimated.\n\nRESULTS: Influenza was introduced to 78 (24%) households and transmission to exposed household members was documented in 23 households. Transmission was more likely in younger households (mean age &lt;22 years) and those not reporting home humidification, but was not associated with household vaccination coverage. The secondary infection risk (overall 9.7%) was highest among young children (&lt;9 years) and varied substantially by influenza type/subtype with the highest risk for influenza A (H3N2). The serial interval (overall 3.2 days) also varied by influenza type and was longest for influenza B. Duration of symptomatic illness was shorter in children compared with adults, and did not differ by influenza vaccination status.\n\nDISCUSSION: Prospective study of households with children over a single influenza season identified differences in household transmission by influenza type/subtype, subject age, and home humidification, suggesting possible targets for interventions to reduce transmission.", "author" : [ { "dropping-particle" : "", "family" : "Petrie", "given" : "Joshua G", "non-dropping-particle" : "", "parse-names" : false, "suffix" : "" }, { "dropping-particle" : "", "family" : "Ohmit", "given" : "Suzanne E", "non-dropping-particle" : "", "parse-names" : false, "suffix" : "" }, { "dropping-particle" : "", "family" : "Cowling", "given" : "Benjamin J", "non-dropping-particle" : "", "parse-names" : false, "suffix" : "" }, { "dropping-particle" : "", "family" : "Johnson", "given" : "Emileigh", "non-dropping-particle" : "", "parse-names" : false, "suffix" : "" }, { "dropping-particle" : "", "family" : "Cross", "given" : "Rachel T", "non-dropping-particle" : "", "parse-names" : false, "suffix" : "" }, { "dropping-particle" : "", "family" : "Malosh", "given" : "Ryan E", "non-dropping-particle" : "", "parse-names" : false, "suffix" : "" }, { "dropping-particle" : "", "family" : "Thompson", "given" : "Mark G", "non-dropping-particle" : "", "parse-names" : false, "suffix" : "" }, { "dropping-particle" : "", "family" : "Monto", "given" : "Arnold S", "non-dropping-particle" : "", "parse-names" : false, "suffix" : "" } ], "container-title" : "PloS one", "id" : "ITEM-1", "issue" : "9", "issued" : { "date-parts" : [ [ "2013", "1", "25" ] ] }, "page" : "e75339", "title" : "Influenza transmission in a cohort of households with children: 2010-2011.", "type" : "article-journal", "volume" : "8" }, "uris" : [ "http://www.mendeley.com/documents/?uuid=426dc098-6ef6-419f-b9e1-1c3771c31af4" ] } ], "mendeley" : { "formattedCitation" : "(Petrie et al. 2013)", "plainTextFormattedCitation" : "(Petrie et al. 2013)", "previouslyFormattedCitation" : "(Petrie et al. 2013)"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Petrie et al. 2013)</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Ulaanbaatar City, Mongoli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10-11</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57</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932-6203", "abstract" : "BACKGROUND: Knowledge of how influenza viruses spread in a community is important for planning and implementation of effective interventions, including social distancing measures. Households and schools are implicated as the major sites for influenza virus transmission. However, the overall picture of community transmission is not well defined during actual outbreaks. We conducted a community-based prospective cohort study to describe the transmission characteristics of influenza in Mongolia.\n\nMETHODS AND FINDINGS: A total of 5,655 residents in 1,343 households were included in this cohort study. An active search for cases of influenza-like illness (ILI) was performed between October 2010 and April 2011. Data collected during a community outbreak of influenza A(H3N2) were analyzed. Total 282 ILI cases occurred during this period, and 73% of the subjects were aged &lt;15 years. The highest attack rate (20.4%) was in those aged 1-4 years, whereas the attack rate in those aged 5-9 years was 10.8%. Fifty-one secondary cases occurred among 900 household contacts from 43 households (43 index cases), giving an overall crude household secondary attack rate (SAR) of 5.7%. SAR was significantly higher in younger household contacts (relative risk for those aged &lt;1 year: 9.90, 1-4 years: 5.59, and 5-9 years: 6.43). We analyzed the transmission patterns among households and a community and repeated transmissions were detected between households, preschools, and schools. Children aged 1-4 years played an important role in influenza transmission in households and in the community at large. Working-age adults were also a source of influenza in households, whereas elderly cases (aged \u2265 65 years) had no link with household transmission.\n\nCONCLUSIONS: Repeated transmissions between households, preschools, and schools were observed during an influenza A(H3N2) outbreak period in Mongolia, where subjects aged 1-4 years played an important role in influenza transmission.", "author" : [ { "dropping-particle" : "", "family" : "Nukiwa-Souma", "given" : "Nao", "non-dropping-particle" : "", "parse-names" : false, "suffix" : "" }, { "dropping-particle" : "", "family" : "Burmaa", "given" : "Alexanderyn", "non-dropping-particle" : "", "parse-names" : false, "suffix" : "" }, { "dropping-particle" : "", "family" : "Kamigaki", "given" : "Taro", "non-dropping-particle" : "", "parse-names" : false, "suffix" : "" }, { "dropping-particle" : "", "family" : "Od", "given" : "Ishiin", "non-dropping-particle" : "", "parse-names" : false, "suffix" : "" }, { "dropping-particle" : "", "family" : "Bayasgalan", "given" : "Namuutsetsegiin", "non-dropping-particle" : "", "parse-names" : false, "suffix" : "" }, { "dropping-particle" : "", "family" : "Darmaa", "given" : "Badarchiin", "non-dropping-particle" : "", "parse-names" : false, "suffix" : "" }, { "dropping-particle" : "", "family" : "Suzuki", "given" : "Akira", "non-dropping-particle" : "", "parse-names" : false, "suffix" : "" }, { "dropping-particle" : "", "family" : "Nymadawa", "given" : "Pagbajabyn", "non-dropping-particle" : "", "parse-names" : false, "suffix" : "" }, { "dropping-particle" : "", "family" : "Oshitani", "given" : "Hitoshi", "non-dropping-particle" : "", "parse-names" : false, "suffix" : "" } ], "container-title" : "PloS one", "id" : "ITEM-1", "issue" : "3", "issued" : { "date-parts" : [ [ "2012", "1", "13" ] ] }, "page" : "e33046", "title" : "Influenza transmission in a community during a seasonal influenza A(H3N2) outbreak (2010-2011) in Mongolia: a community-based prospective cohort study.", "type" : "article-journal", "volume" : "7" }, "uris" : [ "http://www.mendeley.com/documents/?uuid=d14d0cd1-50f2-4c8f-87ff-3c40670a3ff0" ] } ], "mendeley" : { "formattedCitation" : "(Nukiwa-Souma et al. 2012)", "plainTextFormattedCitation" : "(Nukiwa-Souma et al. 2012)", "previouslyFormattedCitation" : "(Nukiwa-Souma et al. 2012)"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Nukiwa-Souma et al. 2012)</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Hong Kong, Chin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7</w:t>
            </w:r>
            <w:r w:rsidRPr="001A30BA">
              <w:rPr>
                <w:rFonts w:ascii="Times New Roman" w:hAnsi="Times New Roman" w:cs="Times New Roman"/>
                <w:sz w:val="24"/>
                <w:szCs w:val="24"/>
                <w:vertAlign w:val="superscript"/>
              </w:rPr>
              <w:t>*</w:t>
            </w:r>
            <w:r w:rsidRPr="001A30BA">
              <w:rPr>
                <w:rFonts w:ascii="Times New Roman" w:hAnsi="Times New Roman" w:cs="Times New Roman"/>
                <w:sz w:val="24"/>
                <w:szCs w:val="24"/>
              </w:rPr>
              <w:t xml:space="preserve"> </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31-5487", "abstract" : "BACKGROUND: The household secondary attack proportion (SAP) is commonly used to measure the transmissibility of an infectious disease.\n\nMETHODS: We analyzed the final outbreak size distributions of pandemic A(H1N1), seasonal A(H1N1), and A(H3N2) infections identified in paired sera collected from members of 117 Hong Kong households in April and in August-October 2009.\n\nRESULTS: The estimated community probability of infection overall was higher for children than adults; the probability was similar for pandemic A(H1N1) and seasonal A(H3N2) influenza. The household SAP for pandemic A(H1N1) was higher in children than in adults, whereas for seasonal A(H3N2), it was similar in children and adults. The estimated SAPs were similar for seasonal A(H3N2) and pandemic A(H1N1) after excluding persons with higher baseline antibody titers from analysis.\n\nCONCLUSIONS: Pandemic and seasonal influenza A viruses had similar age-specific transmissibility in a cohort of initially uninfected households, after adjustment for baseline immunity.", "author" : [ { "dropping-particle" : "", "family" : "Klick", "given" : "Brendan", "non-dropping-particle" : "", "parse-names" : false, "suffix" : "" }, { "dropping-particle" : "", "family" : "Nishiura", "given" : "Hiroshi", "non-dropping-particle" : "", "parse-names" : false, "suffix" : "" }, { "dropping-particle" : "", "family" : "Ng", "given" : "Sophia", "non-dropping-particle" : "", "parse-names" : false, "suffix" : "" }, { "dropping-particle" : "", "family" : "Fang", "given" : "Vicky J", "non-dropping-particle" : "", "parse-names" : false, "suffix" : "" }, { "dropping-particle" : "", "family" : "Leung", "given" : "Gabriel M", "non-dropping-particle" : "", "parse-names" : false, "suffix" : "" }, { "dropping-particle" : "", "family" : "Peiris", "given" : "J S Malik", "non-dropping-particle" : "", "parse-names" : false, "suffix" : "" }, { "dropping-particle" : "", "family" : "Cowling", "given" : "Benjamin J", "non-dropping-particle" : "", "parse-names" : false, "suffix" : "" } ], "container-title" : "Epidemiology (Cambridge, Mass.)", "id" : "ITEM-1", "issue" : "6", "issued" : { "date-parts" : [ [ "2011", "11" ] ] }, "page" : "793-6", "title" : "Transmissibility of seasonal and pandemic influenza in a cohort of households in Hong Kong in 2009.", "type" : "article-journal", "volume" : "22" }, "uris" : [ "http://www.mendeley.com/documents/?uuid=85c63b62-30df-4fe1-96ce-13ca9e958a96" ] } ], "mendeley" : { "formattedCitation" : "(Klick et al. 2011)", "plainTextFormattedCitation" : "(Klick et al. 2011)", "previouslyFormattedCitation" : "(Klick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Klick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Hong Kong, Chin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9</w:t>
            </w:r>
            <w:r w:rsidRPr="001A30BA">
              <w:rPr>
                <w:rFonts w:ascii="Times New Roman" w:hAnsi="Times New Roman" w:cs="Times New Roman"/>
                <w:sz w:val="24"/>
                <w:szCs w:val="24"/>
                <w:vertAlign w:val="superscript"/>
              </w:rPr>
              <w:t>†</w:t>
            </w:r>
            <w:r w:rsidRPr="001A30BA">
              <w:rPr>
                <w:rFonts w:ascii="Times New Roman" w:hAnsi="Times New Roman" w:cs="Times New Roman"/>
                <w:sz w:val="24"/>
                <w:szCs w:val="24"/>
              </w:rPr>
              <w:t xml:space="preserve"> </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31-5487", "abstract" : "BACKGROUND: The household secondary attack proportion (SAP) is commonly used to measure the transmissibility of an infectious disease.\n\nMETHODS: We analyzed the final outbreak size distributions of pandemic A(H1N1), seasonal A(H1N1), and A(H3N2) infections identified in paired sera collected from members of 117 Hong Kong households in April and in August-October 2009.\n\nRESULTS: The estimated community probability of infection overall was higher for children than adults; the probability was similar for pandemic A(H1N1) and seasonal A(H3N2) influenza. The household SAP for pandemic A(H1N1) was higher in children than in adults, whereas for seasonal A(H3N2), it was similar in children and adults. The estimated SAPs were similar for seasonal A(H3N2) and pandemic A(H1N1) after excluding persons with higher baseline antibody titers from analysis.\n\nCONCLUSIONS: Pandemic and seasonal influenza A viruses had similar age-specific transmissibility in a cohort of initially uninfected households, after adjustment for baseline immunity.", "author" : [ { "dropping-particle" : "", "family" : "Klick", "given" : "Brendan", "non-dropping-particle" : "", "parse-names" : false, "suffix" : "" }, { "dropping-particle" : "", "family" : "Nishiura", "given" : "Hiroshi", "non-dropping-particle" : "", "parse-names" : false, "suffix" : "" }, { "dropping-particle" : "", "family" : "Ng", "given" : "Sophia", "non-dropping-particle" : "", "parse-names" : false, "suffix" : "" }, { "dropping-particle" : "", "family" : "Fang", "given" : "Vicky J", "non-dropping-particle" : "", "parse-names" : false, "suffix" : "" }, { "dropping-particle" : "", "family" : "Leung", "given" : "Gabriel M", "non-dropping-particle" : "", "parse-names" : false, "suffix" : "" }, { "dropping-particle" : "", "family" : "Peiris", "given" : "J S Malik", "non-dropping-particle" : "", "parse-names" : false, "suffix" : "" }, { "dropping-particle" : "", "family" : "Cowling", "given" : "Benjamin J", "non-dropping-particle" : "", "parse-names" : false, "suffix" : "" } ], "container-title" : "Epidemiology (Cambridge, Mass.)", "id" : "ITEM-1", "issue" : "6", "issued" : { "date-parts" : [ [ "2011", "11" ] ] }, "page" : "793-6", "title" : "Transmissibility of seasonal and pandemic influenza in a cohort of households in Hong Kong in 2009.", "type" : "article-journal", "volume" : "22" }, "uris" : [ "http://www.mendeley.com/documents/?uuid=85c63b62-30df-4fe1-96ce-13ca9e958a96" ] } ], "mendeley" : { "formattedCitation" : "(Klick et al. 2011)", "plainTextFormattedCitation" : "(Klick et al. 2011)", "previouslyFormattedCitation" : "(Klick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Klick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Hong Kong, Chin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9</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DOI" : "10.1056/NEJMoa0911530", "author" : [ { "dropping-particle" : "", "family" : "Cowling", "given" : "Benjamin J", "non-dropping-particle" : "", "parse-names" : false, "suffix" : "" }, { "dropping-particle" : "", "family" : "Chan", "given" : "Kwok Hung", "non-dropping-particle" : "", "parse-names" : false, "suffix" : "" }, { "dropping-particle" : "", "family" : "Fang", "given" : "Vicky J", "non-dropping-particle" : "", "parse-names" : false, "suffix" : "" }, { "dropping-particle" : "", "family" : "Lau", "given" : "Lincoln L H", "non-dropping-particle" : "", "parse-names" : false, "suffix" : "" }, { "dropping-particle" : "", "family" : "So", "given" : "Hau Chi", "non-dropping-particle" : "", "parse-names" : false, "suffix" : "" }, { "dropping-particle" : "", "family" : "Fung", "given" : "Rita O P", "non-dropping-particle" : "", "parse-names" : false, "suffix" : "" }, { "dropping-particle" : "", "family" : "Ma", "given" : "Edward S K", "non-dropping-particle" : "", "parse-names" : false, "suffix" : "" }, { "dropping-particle" : "", "family" : "Kwong", "given" : "Alfred S K", "non-dropping-particle" : "", "parse-names" : false, "suffix" : "" }, { "dropping-particle" : "", "family" : "Chan", "given" : "Chi-Wai", "non-dropping-particle" : "", "parse-names" : false, "suffix" : "" }, { "dropping-particle" : "", "family" : "Tsui", "given" : "Wendy W S", "non-dropping-particle" : "", "parse-names" : false, "suffix" : "" }, { "dropping-particle" : "", "family" : "Ngai", "given" : "Ho-Yin", "non-dropping-particle" : "", "parse-names" : false, "suffix" : "" }, { "dropping-particle" : "", "family" : "Chu", "given" : "Daniel W S", "non-dropping-particle" : "", "parse-names" : false, "suffix" : "" }, { "dropping-particle" : "", "family" : "Lee", "given" : "Paco W Y", "non-dropping-particle" : "", "parse-names" : false, "suffix" : "" }, { "dropping-particle" : "", "family" : "Chiu", "given" : "Ming-Chee", "non-dropping-particle" : "", "parse-names" : false, "suffix" : "" }, { "dropping-particle" : "", "family" : "Leung", "given" : "Gabriel M", "non-dropping-particle" : "", "parse-names" : false, "suffix" : "" }, { "dropping-particle" : "", "family" : "Peiris", "given" : "Joseph S M", "non-dropping-particle" : "", "parse-names" : false, "suffix" : "" } ], "container-title" : "New England Journal of Medicine", "id" : "ITEM-1", "issue" : "23", "issued" : { "date-parts" : [ [ "2010" ] ] }, "note" : "PMID: 20558368", "page" : "2175-2184", "title" : "Comparative Epidemiology of Pandemic and Seasonal Influenza A in Households", "type" : "article-journal", "volume" : "362" }, "uris" : [ "http://www.mendeley.com/documents/?uuid=e229ac94-bb61-4a39-b24e-be01d38b48c1" ] } ], "mendeley" : { "formattedCitation" : "(Cowling et al. 2010)", "plainTextFormattedCitation" : "(Cowling et al. 2010)", "previouslyFormattedCitation" : "(Cowling et al. 2010)"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Cowling et al. 2010)</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France</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8-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58</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932-6203", "abstract" : "BACKGROUND: Facemasks and respirators have been stockpiled during pandemic preparedness. However, data on their effectiveness for limiting transmission are scarce. We evaluated the effectiveness of facemask use by index cases for limiting influenza transmission by large droplets produced during coughing in households.\n\nMETHODOLOGY AND PRINCIPAL FINDINGS: A cluster randomized intervention trial was conducted in France during the 2008-2009 influenza season. Households were recruited during a medical visit of a household member with a positive rapid influenza A test and symptoms lasting less than 48 hours. Households were randomized either to the mask or control group for 7 days. In the intervention arm, the index case had to wear a surgical mask from the medical visit and for a period of 5 days. The trial was initially intended to include 372 households but was prematurely interrupted after the inclusion of 105 households (306 contacts) following the advice of an independent steering committee. We used generalized estimating equations to test the association between the intervention and the proportion of household contacts who developed an influenza-like illness during the 7 days following the inclusion. Influenza-like illness was reported in 24/148 (16.2%) of the contacts in the intervention arm and in 25/158 (15.8%) of the contacts in the control arm and the difference between arms was 0.40% (95%CI: -10% to 11%, P\u200a=\u200a1.00). We observed a good adherence to the intervention. In various sensitivity analyses, we did not identify any trend in the results suggesting effectiveness of facemasks.\n\nCONCLUSION: This study should be interpreted with caution since the lack of statistical power prevents us to draw formal conclusion regarding effectiveness of facemasks in the context of a seasonal epidemic.\n\nTRIAL REGISTRATION: clinicaltrials.gov NCT00774774.", "author" : [ { "dropping-particle" : "", "family" : "Canini", "given" : "Laetitia", "non-dropping-particle" : "", "parse-names" : false, "suffix" : "" }, { "dropping-particle" : "", "family" : "Andr\u00e9oletti", "given" : "Laurent", "non-dropping-particle" : "", "parse-names" : false, "suffix" : "" }, { "dropping-particle" : "", "family" : "Ferrari", "given" : "Pascal", "non-dropping-particle" : "", "parse-names" : false, "suffix" : "" }, { "dropping-particle" : "", "family" : "D'Angelo", "given" : "Romina", "non-dropping-particle" : "", "parse-names" : false, "suffix" : "" }, { "dropping-particle" : "", "family" : "Blanchon", "given" : "Thierry", "non-dropping-particle" : "", "parse-names" : false, "suffix" : "" }, { "dropping-particle" : "", "family" : "Lemaitre", "given" : "Magali", "non-dropping-particle" : "", "parse-names" : false, "suffix" : "" }, { "dropping-particle" : "", "family" : "Filleul", "given" : "Laurent", "non-dropping-particle" : "", "parse-names" : false, "suffix" : "" }, { "dropping-particle" : "", "family" : "Ferry", "given" : "Jean-Pierre", "non-dropping-particle" : "", "parse-names" : false, "suffix" : "" }, { "dropping-particle" : "", "family" : "Desmaizieres", "given" : "Michel", "non-dropping-particle" : "", "parse-names" : false, "suffix" : "" }, { "dropping-particle" : "", "family" : "Smadja", "given" : "Serge", "non-dropping-particle" : "", "parse-names" : false, "suffix" : "" }, { "dropping-particle" : "", "family" : "Valleron", "given" : "Alain-Jacques", "non-dropping-particle" : "", "parse-names" : false, "suffix" : "" }, { "dropping-particle" : "", "family" : "Carrat", "given" : "Fabrice", "non-dropping-particle" : "", "parse-names" : false, "suffix" : "" } ], "container-title" : "PloS one", "id" : "ITEM-1", "issue" : "11", "issued" : { "date-parts" : [ [ "2010", "1", "17" ] ] }, "page" : "e13998", "title" : "Surgical mask to prevent influenza transmission in households: a cluster randomized trial.", "type" : "article-journal", "volume" : "5" }, "uris" : [ "http://www.mendeley.com/documents/?uuid=00420210-8eb6-4041-8f06-255caa8cec9a" ] } ], "mendeley" : { "formattedCitation" : "(Canini et al. 2010)", "plainTextFormattedCitation" : "(Canini et al. 2010)", "previouslyFormattedCitation" : "(Canini et al. 2010)"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Canini et al. 2010)</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Germany</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7-11</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478</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932-6203", "abstract" : "BACKGROUND: Influenza viral shedding studies provide fundamental information for preventive strategies and modelling exercises. We conducted a prospective household study to investigate viral shedding in seasonal and pandemic influenza between 2007 and 2011 in Berlin and Munich, Germany.\n\nMETHODS: Study physicians recruited index patients and their household members. Serial nasal specimens were obtained from all household members over at least eight days and tested quantitatively by qRT-PCR for the influenza virus (sub)type of the index patient. A subset of samples was also tested by viral culture. Symptoms were recorded daily.\n\nRESULTS: We recruited 122 index patients and 320 household contacts, of which 67 became secondary household cases. Among all 189 influenza cases, 12 were infected with seasonal/prepandemic influenza A(H1N1), 19 with A(H3N2), 60 with influenza B, and 98 with A(H1N1)pdm09. Nine (14%) of 65 non-vaccinated secondary cases were asymptomatic/subclinical (0 (0%) of 21 children, 9 (21%) of 44 adults; p\u200a=\u200a0.03). Viral load among patients with influenza-like illness (ILI) peaked on illness days 1, 2 or 3 for all (sub)types and declined steadily until days 7-9. Clinical symptom scores roughly paralleled viral shedding dynamics. On the first day prior to symptom onset 30% (12/40) of specimens were positive. Viral load in 6 asymptomatic/subclinical patients was similar to that in ILI-patients. Duration of infectiousness as measured by viral culture lasted approximately until illness days 4-6. Viral load did not seem to be influenced by antiviral therapy, age or vaccination status.\n\nCONCLUSION: Asymptomatic/subclinical infections occur infrequently, but may be associated with substantial amounts of viral shedding. Presymptomatic shedding may arise in one third of cases, and shedding characteristics appear to be independent of (seasonal or pandemic) (sub)type, age, antiviral therapy or vaccination; however the power to find moderate differences was limited.", "author" : [ { "dropping-particle" : "", "family" : "Suess", "given" : "Thorsten", "non-dropping-particle" : "", "parse-names" : false, "suffix" : "" }, { "dropping-particle" : "", "family" : "Remschmidt", "given" : "Cornelius", "non-dropping-particle" : "", "parse-names" : false, "suffix" : "" }, { "dropping-particle" : "", "family" : "Schink", "given" : "Susanne B", "non-dropping-particle" : "", "parse-names" : false, "suffix" : "" }, { "dropping-particle" : "", "family" : "Schweiger", "given" : "Brunhilde", "non-dropping-particle" : "", "parse-names" : false, "suffix" : "" }, { "dropping-particle" : "", "family" : "Heider", "given" : "Alla", "non-dropping-particle" : "", "parse-names" : false, "suffix" : "" }, { "dropping-particle" : "", "family" : "Milde", "given" : "Jeanette", "non-dropping-particle" : "", "parse-names" : false, "suffix" : "" }, { "dropping-particle" : "", "family" : "Nitsche", "given" : "Andreas", "non-dropping-particle" : "", "parse-names" : false, "suffix" : "" }, { "dropping-particle" : "", "family" : "Schroeder", "given" : "Kati", "non-dropping-particle" : "", "parse-names" : false, "suffix" : "" }, { "dropping-particle" : "", "family" : "Doellinger", "given" : "Joerg", "non-dropping-particle" : "", "parse-names" : false, "suffix" : "" }, { "dropping-particle" : "", "family" : "Braun", "given" : "Christian", "non-dropping-particle" : "", "parse-names" : false, "suffix" : "" }, { "dropping-particle" : "", "family" : "Haas", "given" : "Walter", "non-dropping-particle" : "", "parse-names" : false, "suffix" : "" }, { "dropping-particle" : "", "family" : "Krause", "given" : "G\u00e9rard", "non-dropping-particle" : "", "parse-names" : false, "suffix" : "" }, { "dropping-particle" : "", "family" : "Buchholz", "given" : "Udo", "non-dropping-particle" : "", "parse-names" : false, "suffix" : "" } ], "container-title" : "PloS one", "id" : "ITEM-1", "issue" : "12", "issued" : { "date-parts" : [ [ "2012", "1", "11" ] ] }, "page" : "e51653", "title" : "Comparison of shedding characteristics of seasonal influenza virus (sub)types and influenza A(H1N1)pdm09; Germany, 2007-2011.", "type" : "article-journal", "volume" : "7" }, "uris" : [ "http://www.mendeley.com/documents/?uuid=64e22b33-6650-4a6f-a059-c4fa976c97c2" ] } ], "mendeley" : { "formattedCitation" : "(Suess et al. 2012a)", "plainTextFormattedCitation" : "(Suess et al. 2012a)", "previouslyFormattedCitation" : "(Suess et al. 2012a)"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Suess et al. 2012a)</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France</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0</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383</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0003-9926", "abstract" : "BACKGROUND: The burden of influenza among ambulatory patients is still relatively unknown, although this knowledge is crucial for evaluating strategies against influenza. We estimated the impact of influenza in terms of uncomplicated morbidity and its consequences on health care utilization and lost workdays.\n\nMETHODS: A national prospective household contact study between January 4, 2000, and March 15, 2000, in France recruited the households of 946 persons who visited a physician (index cases); 395 households with influenza-positive index cases completed the follow-up, which assessed the clinical impact of influenza, medical visits, treatment, and lost workdays in these index cases and their contacts.\n\nRESULTS: Of 817 assessable household contacts, 313 developed clinical influenza (secondary cases); 178 (57%) of them visited a physician at least once (consulting secondary cases). The median duration of illness was 8 days (95% confidence interval [CI], 7-8 days) in index cases, 7 days (95% CI, 7-8 days) in consulting secondary cases, and 4 days (95% CI, 3-5 days) in nonconsulting secondary cases (P&lt;.001); the median duration of treatment in these groups was 8 days (95% CI, 8-9 days), 8 days (95% CI, 7-10 days), and 5 days (95% CI, 4-6 days), respectively (P&lt;.001); and their mean +/- SD number of lost workdays was 4.0 +/- 2.8, 2.9 +/- 2.5, and 0.3 +/- 0.6, respectively, in working adults (P&lt;.001).\n\nCONCLUSIONS: These results confirm the substantial burden of illness of influenza. The results should be useful for evaluating the cost-effectiveness of strategies against influenza.", "author" : [ { "dropping-particle" : "", "family" : "Carrat", "given" : "Fabrice", "non-dropping-particle" : "", "parse-names" : false, "suffix" : "" }, { "dropping-particle" : "", "family" : "Sahler", "given" : "Camille", "non-dropping-particle" : "", "parse-names" : false, "suffix" : "" }, { "dropping-particle" : "", "family" : "Rogez", "given" : "Sylvie", "non-dropping-particle" : "", "parse-names" : false, "suffix" : "" }, { "dropping-particle" : "", "family" : "Leruez-Ville", "given" : "Marianne", "non-dropping-particle" : "", "parse-names" : false, "suffix" : "" }, { "dropping-particle" : "", "family" : "Freymuth", "given" : "Fran\u00e7ois", "non-dropping-particle" : "", "parse-names" : false, "suffix" : "" }, { "dropping-particle" : "", "family" : "Gales", "given" : "Catherine", "non-dropping-particle" : "Le", "parse-names" : false, "suffix" : "" }, { "dropping-particle" : "", "family" : "Bungener", "given" : "Martine", "non-dropping-particle" : "", "parse-names" : false, "suffix" : "" }, { "dropping-particle" : "", "family" : "Housset", "given" : "Bruno", "non-dropping-particle" : "", "parse-names" : false, "suffix" : "" }, { "dropping-particle" : "", "family" : "Nicolas", "given" : "Marl\u00e8ne", "non-dropping-particle" : "", "parse-names" : false, "suffix" : "" }, { "dropping-particle" : "", "family" : "Rouzioux", "given" : "Christine", "non-dropping-particle" : "", "parse-names" : false, "suffix" : "" } ], "container-title" : "Archives of internal medicine", "id" : "ITEM-1", "issue" : "16", "issued" : { "date-parts" : [ [ "2002", "9", "9" ] ] }, "page" : "1842-8", "title" : "Influenza burden of illness: estimates from a national prospective survey of household contacts in France.", "type" : "article-journal", "volume" : "162" }, "uris" : [ "http://www.mendeley.com/documents/?uuid=66690cf7-3464-4417-9374-aa614613c010" ] } ], "mendeley" : { "formattedCitation" : "(Carrat et al. 2002)", "plainTextFormattedCitation" : "(Carrat et al. 2002)", "previouslyFormattedCitation" : "(Carrat et al. 2002)"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Carrat et al. 2002)</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France</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1999-2000</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241</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00272E3E">
              <w:rPr>
                <w:rFonts w:ascii="Times New Roman" w:hAnsi="Times New Roman" w:cs="Times New Roman"/>
                <w:sz w:val="24"/>
                <w:szCs w:val="24"/>
              </w:rPr>
              <w:instrText>ADDIN CSL_CITATION { "citationItems" : [ { "id" : "ITEM-1", "itemData" : { "ISSN" : "0960-1643", "abstract" : "BACKGROUND: Influenza transmission in households is a subject of renewed interest, as the vaccination of children is currently under debate and antiviral treatments have been approved for prophylactic use.\n\nAIMS: To quantify the risk factors of influenza transmission in households.\n\nDESIGN OF STUDY: A prospective study conducted during the 1999 to 2000 winter season in France.\n\nSETTING: Nine hundred and forty-six households where a member, the index patient, had visited their general practitioner (GP) because of an influenza-like illness were enrolled in the study. Five hundred and ten of the index patients tested positive for influenza A (subtype H3N2). A standardised daily questionnaire allowed for identification of secondary cases of influenza among their household contacts, who were followed-up for 15 days. Of the 395 (77%) households that completed the questionnaire, we selected 279 where no additional cases had occurred on the day of the index patient's visit to the GP.\n\nMETHODS: Secondary cases of influenza were those household contacts who had developed clinical influenza within 5 days of the disease onset in the index patient. Hazard ratios for individual clinical and demographic characteristics of the contact and their index patient were derived from a Cox regression model.\n\nRESULTS: Overall in the 279 households, 131 (24.1%) secondary cases occurred among the 543 household contacts. There was an increased risk of influenza transmission in preschool contacts (hazard ratio [HR] = 1.85, 95% confidence interval [CI] = 1.09 to 3.26) as compared with school-age and adult contacts. There was also an increased risk in contacts exposed to preschool index patients (HR = 1.93, 95% CI = 1.09 to 3.42) and school-age index patients (HR = 1.68, 95% CI = 1.07 to 2.65), compared with those exposed to adult index cases. No other factor was associated with transmission of the disease.\n\nCONCLUSION: Our results support the major role of children in the dissemination of influenza in households. Vaccination of children or prophylaxis with neuraminidase inhibitors would prevent, respectively, 32-38% and 21-41% of secondary cases caused by exposure to a sick child in the household.", "author" : [ { "dropping-particle" : "", "family" : "Viboud", "given" : "C\u00e9cile", "non-dropping-particle" : "", "parse-names" : false, "suffix" : "" }, { "dropping-particle" : "", "family" : "Bo\u00eblle", "given" : "Pierre-Yves", "non-dropping-particle" : "", "parse-names" : false, "suffix" : "" }, { "dropping-particle" : "", "family" : "Cauchemez", "given" : "Simon", "non-dropping-particle" : "", "parse-names" : false, "suffix" : "" }, { "dropping-particle" : "", "family" : "Lavenu", "given" : "Audrey", "non-dropping-particle" : "", "parse-names" : false, "suffix" : "" }, { "dropping-particle" : "", "family" : "Valleron", "given" : "Alain-Jacques", "non-dropping-particle" : "", "parse-names" : false, "suffix" : "" }, { "dropping-particle" : "", "family" : "Flahault", "given" : "Antoine", "non-dropping-particle" : "", "parse-names" : false, "suffix" : "" }, { "dropping-particle" : "", "family" : "Carrat", "given" : "Fabrice", "non-dropping-particle" : "", "parse-names" : false, "suffix" : "" } ], "container-title" : "The British journal of general practice : the journal of the Royal College of General Practitioners", "id" : "ITEM-1", "issue" : "506", "issued" : { "date-parts" : [ [ "2004", "9", "1" ] ] }, "language" : "en", "page" : "684-9", "publisher" : "British Journal of General Practice", "title" : "Risk factors of influenza transmission in households.", "type" : "article-journal", "volume" : "54" }, "uris" : [ "http://www.mendeley.com/documents/?uuid=ded53cf4-15c9-46bd-976e-b289b593ddd5" ] } ], "mendeley" : { "formattedCitation" : "(Viboud et al. 2004)", "plainTextFormattedCitation" : "(Viboud et al. 2004)", "previouslyFormattedCitation" : "(Viboud et al. 2004)"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Viboud et al. 2004)</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France</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1999-2000</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260</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0277-6715", "abstract" : "We propose a transmission model to estimate the main characteristics of influenza transmission in households. The model details the risks of infection in the household and in the community at the individual scale. Heterogeneity among subjects is investigated considering both individual susceptibility and infectiousness. The model was applied to a data set consisting of the follow-up of influenza symptoms in 334 households during 15 days after an index case visited a general practitioner with virologically confirmed influenza. Estimating the parameters of the transmission model was challenging because a large part of the infectious process was not observed: only the dates when new cases were detected were observed. For each case, the data were augmented with the unobserved dates of the start and the end of the infectious period. The transmission model was included in a 3-levels hierarchical structure: (i) the observation level ensured that the augmented data were consistent with the observed data, (ii) the transmission level described the underlying epidemic process, (iii) the prior level specified the distribution of the parameters. From a Bayesian perspective, the joint posterior distribution of model parameters and augmented data was explored by Markov chain Monte Carlo (MCMC) sampling. The mean duration of influenza infectious period was estimated at 3.8 days (95 per cent credible interval, 95 per cent CI [3.1,4.6]) with a standard deviation of 2.0 days (95 per cent CI [1.1,2.8]). The instantaneous risk of influenza transmission between an infective and a susceptible within a household was found to decrease with the size of the household, and established at 0.32 person day(-1) (95 per cent CI [0.26,0.39]); the instantaneous risk of infection from the community was 0.0056 day(-1) (95 per cent CI [0.0029,0.0087]). Focusing on the differences in transmission between children (less than 15 years old) and adults, we estimated that the former were more likely to transmit than adults (posterior probability larger than 99 per cent), but that the mean duration of the infectious period was similar in children (3.6 days, 95 per cent CI [2.3,5.2]) and adults (3.9 days, 95 per cent CI [3.2,4.9]). The posterior probability that children had a larger community risk was 76 per cent and the posterior probability that they were more susceptible than adults was 79 per cent.", "author" : [ { "dropping-particle" : "", "family" : "Cauchemez", "given" : "S", "non-dropping-particle" : "", "parse-names" : false, "suffix" : "" }, { "dropping-particle" : "", "family" : "Carrat", "given" : "F", "non-dropping-particle" : "", "parse-names" : false, "suffix" : "" }, { "dropping-particle" : "", "family" : "Viboud", "given" : "C", "non-dropping-particle" : "", "parse-names" : false, "suffix" : "" }, { "dropping-particle" : "", "family" : "Valleron", "given" : "A J", "non-dropping-particle" : "", "parse-names" : false, "suffix" : "" }, { "dropping-particle" : "", "family" : "Bo\u00eblle", "given" : "P Y", "non-dropping-particle" : "", "parse-names" : false, "suffix" : "" } ], "container-title" : "Statistics in medicine", "id" : "ITEM-1", "issue" : "22", "issued" : { "date-parts" : [ [ "2004", "11", "30" ] ] }, "page" : "3469-87", "title" : "A Bayesian MCMC approach to study transmission of influenza: application to household longitudinal data.", "type" : "article-journal", "volume" : "23" }, "uris" : [ "http://www.mendeley.com/documents/?uuid=6f3a06d4-b83e-475d-a7b2-c647982a8bf5" ] } ], "mendeley" : { "formattedCitation" : "(Cauchemez et al. 2004)", "plainTextFormattedCitation" : "(Cauchemez et al. 2004)", "previouslyFormattedCitation" : "(Cauchemez et al. 2004)"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Cauchemez et al. 2004)</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Tecumseh, MI</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1985</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43</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0002-9262", "abstract" : "A randomized field trial was conducted in Tecumseh, Michigan, to test the efficacy of virucidal nasal tissues in interrupting transmission of respiratory agents in the household. In the double-blinded trial, 296 households were stratified by household size and randomly assigned to the group using treated tissues and the group using placebo tissues. Households were recruited in late August to early September 1984, and the tissues were distributed in November 1984. A 10-week influenza A(H3N2) period was identified from January 13 to March 23, 1985, although there was also evidence of rhinovirus circulation during that period. A household-level infection transmission model was used to assess the effectiveness of the virucidal tissue in the household. The model was used to estimate the secondary attack rate for the placebo and treated tissue households during the influenza A(H3N2) period. The efficacy of the treated tissue in interrupting secondary transmission was found to vary from 30.1% to 36.9%, although it could be as high as 39.4% when historical comparisons are used. However, these differences were not statistically significant. In general, the use of virucidal nasal tissue in the household appears to result in the partial interruption of transmission of influenzavirus from an infected household member to another household member during an influenza epidemic.", "author" : [ { "dropping-particle" : "", "family" : "Longini", "given" : "I M", "non-dropping-particle" : "", "parse-names" : false, "suffix" : "" }, { "dropping-particle" : "", "family" : "Monto", "given" : "A S", "non-dropping-particle" : "", "parse-names" : false, "suffix" : "" } ], "container-title" : "American journal of epidemiology", "id" : "ITEM-1", "issue" : "3", "issued" : { "date-parts" : [ [ "1988", "9" ] ] }, "page" : "639-44", "title" : "Efficacy of virucidal nasal tissues in interrupting familial transmission of respiratory agents. A field trial in Tecumseh, Michigan.", "type" : "article-journal", "volume" : "128" }, "uris" : [ "http://www.mendeley.com/documents/?uuid=d593209b-2682-4aaf-934e-55ec40f1ddc8" ] } ], "mendeley" : { "formattedCitation" : "(Longini and Monto 1988)", "plainTextFormattedCitation" : "(Longini and Monto 1988)", "previouslyFormattedCitation" : "(Longini and Monto 1988)"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Longini and Monto 1988)</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Tecumseh, MI</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1977-8; 1980-1</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260</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0002-9262", "abstract" : "A statistical model is presented for the analysis of infectious disease data from family studies in the community. The model partitions the sources of infection into those from within the household and those from the community at large. The parameters reflecting these sources of infection are estimated as functions of the risk factors. This new model is used to overcome problems associated with the lack of independence of observations in infectious disease data and negative confounding due to the association of unmeasured exposures and immunity. An example of how this new statistical model is used to provide a clearer and less confounded description of risk factor effects is presented for data from influenza A(H3N2) epidemic seasons in the Tecumseh Respiratory Illness Study. The risk factors examined are age and pre-epidemic season antibody level as measured by the hemagglutination-inhibition test, while the outcome is the infection rate. A standard analysis of the data indicates that the efficacy of protective antibodies is 70% in children and only 47% in adults. However, such an efficacy measurement is negatively confounded by past exposure which is age dependent. By means of the model, the true, unconfounded, efficacy of protective antibodies is shown to be 90% in both adults and children.", "author" : [ { "dropping-particle" : "", "family" : "Longini", "given" : "I M", "non-dropping-particle" : "", "parse-names" : false, "suffix" : "" }, { "dropping-particle" : "", "family" : "Koopman", "given" : "J S", "non-dropping-particle" : "", "parse-names" : false, "suffix" : "" }, { "dropping-particle" : "", "family" : "Haber", "given" : "M", "non-dropping-particle" : "", "parse-names" : false, "suffix" : "" }, { "dropping-particle" : "", "family" : "Cotsonis", "given" : "G A", "non-dropping-particle" : "", "parse-names" : false, "suffix" : "" } ], "container-title" : "American journal of epidemiology", "id" : "ITEM-1", "issue" : "4", "issued" : { "date-parts" : [ [ "1988", "10" ] ] }, "page" : "845-59", "title" : "Statistical inference for infectious diseases. Risk-specific household and community transmission parameters.", "type" : "article-journal", "volume" : "128" }, "uris" : [ "http://www.mendeley.com/documents/?uuid=012e9c2d-fda7-42ad-a324-dc5a0f1dcdf1" ] } ], "mendeley" : { "formattedCitation" : "(Longini et al. 1988)", "plainTextFormattedCitation" : "(Longini et al. 1988)", "previouslyFormattedCitation" : "(Longini et al. 1988)"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Longini et al. 1988)</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Tecumseh, MI</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1978-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47</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abstract" : "A maximum likelihood procedure is given for estimating houshold and community transmission parameters from observed influenza infection data. The estimator for the household transmission probability is an improvement over the classical secondary attack rate calculations because it factors out community-acquired infections from true secondary infections. The mathematical model used does not require the specification of infection onset times and, therefore, can be used with serologic data which detect asymptomatic infections. Infection data were derived by seroiogy and virus isolation from the Tecumseh Respiratory Iliness Study and the Seattle Flu Study for the years 1975-1979. Included were seasons of influenza B and influenza A subtypes H1N1 and H3N2. The transmission characteristics of influenza B and influenza A(H3N2) and A(H1N1) outbreaks during this period are compared. Influenza A(H1N1), A(H3N2) and infiuenza B are found to be in descending order both in terms of ease of spread in the household and intensity of the epidemic in the community. Children are found to be the main introducers of influenza into households. The degree of estimation error from the misclassification of infected and susceptible individuals is illustrated with a stochastic simulation model. This model simulates the expected number of detected infections at different levels of sensitivity and specificity for the serologic tests used. Other sources of estimation error, such as deviation from the model assumption of uniform community exposure and the possible presence of superspreaders, are also discussed.", "author" : [ { "dropping-particle" : "", "family" : "Longini", "given" : "Ira M.", "non-dropping-particle" : "", "parse-names" : false, "suffix" : "" }, { "dropping-particle" : "", "family" : "Koopman", "given" : "James S.", "non-dropping-particle" : "", "parse-names" : false, "suffix" : "" }, { "dropping-particle" : "", "family" : "Monto", "given" : "Arnold S", "non-dropping-particle" : "", "parse-names" : false, "suffix" : "" }, { "dropping-particle" : "", "family" : "Fox", "given" : "John P.", "non-dropping-particle" : "", "parse-names" : false, "suffix" : "" } ], "container-title" : "Am. J. Epidemiol.", "id" : "ITEM-1", "issue" : "5", "issued" : { "date-parts" : [ [ "1982", "5", "1" ] ] }, "page" : "736-751", "title" : "Estimating household and community transmission parameters for influenza", "type" : "article-journal", "volume" : "115" }, "uris" : [ "http://www.mendeley.com/documents/?uuid=1056d0f4-ce6e-4790-a709-db8d300c3f0d" ] } ], "mendeley" : { "formattedCitation" : "(Longini et al. 1982)", "plainTextFormattedCitation" : "(Longini et al. 1982)", "previouslyFormattedCitation" : "(Longini et al. 1982)"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Longini et al. 1982)</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Seattle, W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1977-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206</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abstract" : "A maximum likelihood procedure is given for estimating houshold and community transmission parameters from observed influenza infection data. The estimator for the household transmission probability is an improvement over the classical secondary attack rate calculations because it factors out community-acquired infections from true secondary infections. The mathematical model used does not require the specification of infection onset times and, therefore, can be used with serologic data which detect asymptomatic infections. Infection data were derived by seroiogy and virus isolation from the Tecumseh Respiratory Iliness Study and the Seattle Flu Study for the years 1975-1979. Included were seasons of influenza B and influenza A subtypes H1N1 and H3N2. The transmission characteristics of influenza B and influenza A(H3N2) and A(H1N1) outbreaks during this period are compared. Influenza A(H1N1), A(H3N2) and infiuenza B are found to be in descending order both in terms of ease of spread in the household and intensity of the epidemic in the community. Children are found to be the main introducers of influenza into households. The degree of estimation error from the misclassification of infected and susceptible individuals is illustrated with a stochastic simulation model. This model simulates the expected number of detected infections at different levels of sensitivity and specificity for the serologic tests used. Other sources of estimation error, such as deviation from the model assumption of uniform community exposure and the possible presence of superspreaders, are also discussed.", "author" : [ { "dropping-particle" : "", "family" : "Longini", "given" : "Ira M.", "non-dropping-particle" : "", "parse-names" : false, "suffix" : "" }, { "dropping-particle" : "", "family" : "Koopman", "given" : "James S.", "non-dropping-particle" : "", "parse-names" : false, "suffix" : "" }, { "dropping-particle" : "", "family" : "Monto", "given" : "Arnold S", "non-dropping-particle" : "", "parse-names" : false, "suffix" : "" }, { "dropping-particle" : "", "family" : "Fox", "given" : "John P.", "non-dropping-particle" : "", "parse-names" : false, "suffix" : "" } ], "container-title" : "Am. J. Epidemiol.", "id" : "ITEM-1", "issue" : "5", "issued" : { "date-parts" : [ [ "1982", "5", "1" ] ] }, "page" : "736-751", "title" : "Estimating household and community transmission parameters for influenza", "type" : "article-journal", "volume" : "115" }, "uris" : [ "http://www.mendeley.com/documents/?uuid=1056d0f4-ce6e-4790-a709-db8d300c3f0d" ] } ], "mendeley" : { "formattedCitation" : "(Longini et al. 1982)", "plainTextFormattedCitation" : "(Longini et al. 1982)", "previouslyFormattedCitation" : "(Longini et al. 1982)"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Longini et al. 1982)</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Seattle, W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1975-8</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53</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00272E3E">
              <w:rPr>
                <w:rFonts w:ascii="Times New Roman" w:hAnsi="Times New Roman" w:cs="Times New Roman"/>
                <w:sz w:val="24"/>
                <w:szCs w:val="24"/>
              </w:rPr>
              <w:instrText>ADDIN CSL_CITATION { "citationItems" : [ { "id" : "ITEM-1", "itemData" : { "abstract" : "Influenzavirus infections in Seattle, Washington, families during 1975-1979 were analyzed, and It was found that, in family episodes, the relation of infection rates to age and preepisode hemagglutination-inhibiting titer varied with the invading virus. In influenza A/H3N2 episodes, rates for both children and adults decreased with hemaggiutinatlon-inhibiting titers; with equal titers, rates for children were double those for adults; and, for all ages, appreciable protection required a titer of 1:80. In A/H1N1 episodes, the few children with titers of 1:&gt;20 and adults, regardless of titer, generally escaped infection. In type B episodes, no titer was protective for children whereas, for adults, a titer of 1:&gt;20 was 57% protective. Illness frequency among those infected varied little with infecting virus and was 85% in susceptible persons in virus-positive episodes. Both frequency and severity varied modestly (and inversely) with age and hemagglutination-inhibiting titer in A/H3N2 infections, only with age with type B infectIons, and with neither in A/H1N1 virus. Only with A/H3N2 infections were iliness frequency and severity inversely related to magnitude of complement-fixing response. Preseason levels of antineuraminidase (studied only in relation to A/H3N2 infections) were inversely but weakly related to illness severity, suggesting that vaccine-induced antineuraminidase would confer little benefit. Age-specific infection and introduction rates indicated that young school children (5-9 years) were more often introducers in A/H3N2 epidemics, whereas teenagers were more likely to serve as introduc era with type B (probably) and A/H1N1 (definitely) viruses. Apparent secondary attack rates varied with virus type only among adults (highest with A/H3N2 virus and lowest with A/H1N1). Additional variation was found with age (in verse) and with how episodes were recognized (higher when virus was isolated). While parents and preschool children were effective introducers, the most abundant apparent exchange within families in all epidemics was among those 5-19 years of age. However, secondary attack rates for these ages probably are inflated by misclassification as secondary of many infections acquired from the community.\n", "author" : [ { "dropping-particle" : "", "family" : "FOX", "given" : "JOHN P.", "non-dropping-particle" : "", "parse-names" : false, "suffix" : "" }, { "dropping-particle" : "", "family" : "COONEY", "given" : "MARION K.", "non-dropping-particle" : "", "parse-names" : false, "suffix" : "" }, { "dropping-particle" : "", "family" : "HALL", "given" : "CARRIE E.", "non-dropping-particle" : "", "parse-names" : false, "suffix" : "" }, { "dropping-particle" : "", "family" : "FOY", "given" : "HJORDIS M.", "non-dropping-particle" : "", "parse-names" : false, "suffix" : "" } ], "container-title" : "Am. J. Epidemiol.", "id" : "ITEM-1", "issue" : "2", "issued" : { "date-parts" : [ [ "1982", "8", "1" ] ] }, "page" : "228-242", "title" : "INFLUENZAVIRUS INFECTIONS IN SEATTLE FAMILIES, 1975-1979: II. PATTERN OF INFECTION IN INVADED HOUSEHOLDS AND RELATION OF AGE AND PRIOR ANTIBODY TO OCCURRENCE OF INFECTION AND RELATED ILLNESS", "type" : "article-journal", "volume" : "116" }, "uris" : [ "http://www.mendeley.com/documents/?uuid=232bf8f5-a9bf-4944-b772-5d5e10a91c25" ] } ], "mendeley" : { "formattedCitation" : "(FOX et al. 1982)", "plainTextFormattedCitation" : "(FOX et al. 1982)", "previouslyFormattedCitation" : "(FOX et al. 1982)"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00272E3E" w:rsidRPr="00272E3E">
              <w:rPr>
                <w:rFonts w:ascii="Times New Roman" w:hAnsi="Times New Roman" w:cs="Times New Roman"/>
                <w:noProof/>
                <w:sz w:val="24"/>
                <w:szCs w:val="24"/>
              </w:rPr>
              <w:t>(FOX et al. 1982)</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Port Chalmers, New Zealand</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1973-1975</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547</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0022-1724", "abstract" : "During the first year of a study of respiratory disease in the semi-isolated community of Port Chalmers, New Zealand, an epidemic of clinical influenza occurred from which the variant influenza A/Port Chalmers/1/73 (H3N2) was isolated. Within a selected group of 26 families, 59 (46%) members had clinical or laboratory evidence of infection. During intrafamilial spread the infection frequency was highest for school-aged children (77%), followed by female adults (67%), infants (64%) and male adults (41%). The index infection in each family was a school-age child on 10 occasions, suggesting the role of this age group in the transmission of influenza A in this community. The secondary attack rate (SAR) of 58.3% was higher than expected. In sera taken before the 1973 epidemic, 59% of family members had detectable HI antibody and 25% NI antibody to A/England/42/72 while 38% had detectable HI antibody and 8% NI antibody to A/Port Chalmers/1/73. The relation between pre-existing antibody and infection frequency is discussed.", "author" : [ { "dropping-particle" : "", "family" : "Jennings", "given" : "L C", "non-dropping-particle" : "", "parse-names" : false, "suffix" : "" }, { "dropping-particle" : "", "family" : "Miles", "given" : "J A", "non-dropping-particle" : "", "parse-names" : false, "suffix" : "" } ], "container-title" : "The Journal of hygiene", "id" : "ITEM-1", "issue" : "1", "issued" : { "date-parts" : [ [ "1978", "8" ] ] }, "page" : "67-75", "title" : "A study of acute respiratory disease in the community of Port Chalmers. II. Influenza A/Port Chalmers/1/73: intrafamilial spread and the effect of antibodies to the surface antigens.", "type" : "article-journal", "volume" : "81" }, "uris" : [ "http://www.mendeley.com/documents/?uuid=15b9019f-e7de-4563-a121-e64ad00f273d" ] } ], "mendeley" : { "formattedCitation" : "(Jennings and Miles 1978)", "plainTextFormattedCitation" : "(Jennings and Miles 1978)", "previouslyFormattedCitation" : "(Jennings and Miles 1978)"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Jennings and Miles 1978)</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r w:rsidRPr="001A30BA">
              <w:rPr>
                <w:rFonts w:ascii="Times New Roman" w:hAnsi="Times New Roman" w:cs="Times New Roman"/>
                <w:b/>
                <w:sz w:val="24"/>
                <w:szCs w:val="24"/>
              </w:rPr>
              <w:t>pH1N1</w:t>
            </w: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Ann Arbor, MI</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10-11</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29</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DOI" : "10.1371/journal.pone.0075339", "ISSN" : "1932-6203", "PMID" : "24086511", "abstract" : "BACKGROUND: Households play a major role in community spread of influenza and are potential targets for mitigation strategies.\n\nMETHODS: We enrolled and followed 328 households with children during the 2010-2011 influenza season; this season was characterized by circulation of influenza A (H3N2), A (H1N1)pdm09 and type B viruses. Specimens were collected from subjects with acute respiratory illnesses and tested for influenza in real-time reverse transcriptase polymerase chain reaction (RT-PCR) assays. Influenza cases were classified as community-acquired or household-acquired, and transmission parameters estimated.\n\nRESULTS: Influenza was introduced to 78 (24%) households and transmission to exposed household members was documented in 23 households. Transmission was more likely in younger households (mean age &lt;22 years) and those not reporting home humidification, but was not associated with household vaccination coverage. The secondary infection risk (overall 9.7%) was highest among young children (&lt;9 years) and varied substantially by influenza type/subtype with the highest risk for influenza A (H3N2). The serial interval (overall 3.2 days) also varied by influenza type and was longest for influenza B. Duration of symptomatic illness was shorter in children compared with adults, and did not differ by influenza vaccination status.\n\nDISCUSSION: Prospective study of households with children over a single influenza season identified differences in household transmission by influenza type/subtype, subject age, and home humidification, suggesting possible targets for interventions to reduce transmission.", "author" : [ { "dropping-particle" : "", "family" : "Petrie", "given" : "Joshua G", "non-dropping-particle" : "", "parse-names" : false, "suffix" : "" }, { "dropping-particle" : "", "family" : "Ohmit", "given" : "Suzanne E", "non-dropping-particle" : "", "parse-names" : false, "suffix" : "" }, { "dropping-particle" : "", "family" : "Cowling", "given" : "Benjamin J", "non-dropping-particle" : "", "parse-names" : false, "suffix" : "" }, { "dropping-particle" : "", "family" : "Johnson", "given" : "Emileigh", "non-dropping-particle" : "", "parse-names" : false, "suffix" : "" }, { "dropping-particle" : "", "family" : "Cross", "given" : "Rachel T", "non-dropping-particle" : "", "parse-names" : false, "suffix" : "" }, { "dropping-particle" : "", "family" : "Malosh", "given" : "Ryan E", "non-dropping-particle" : "", "parse-names" : false, "suffix" : "" }, { "dropping-particle" : "", "family" : "Thompson", "given" : "Mark G", "non-dropping-particle" : "", "parse-names" : false, "suffix" : "" }, { "dropping-particle" : "", "family" : "Monto", "given" : "Arnold S", "non-dropping-particle" : "", "parse-names" : false, "suffix" : "" } ], "container-title" : "PloS one", "id" : "ITEM-1", "issue" : "9", "issued" : { "date-parts" : [ [ "2013", "1", "25" ] ] }, "page" : "e75339", "title" : "Influenza transmission in a cohort of households with children: 2010-2011.", "type" : "article-journal", "volume" : "8" }, "uris" : [ "http://www.mendeley.com/documents/?uuid=426dc098-6ef6-419f-b9e1-1c3771c31af4" ] } ], "mendeley" : { "formattedCitation" : "(Petrie et al. 2013)", "plainTextFormattedCitation" : "(Petrie et al. 2013)", "previouslyFormattedCitation" : "(Petrie et al. 2013)"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Petrie et al. 2013)</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Berlin, Germany</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11</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23</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471-2334", "abstract" : "BACKGROUND: Previous controlled studies on the effect of non-pharmaceutical interventions (NPI) - namely the use of facemasks and intensified hand hygiene - in preventing household transmission of influenza have not produced definitive results. We aimed to investigate efficacy, acceptability, and tolerability of NPI in households with influenza index patients.\n\nMETHODS: We conducted a cluster randomized controlled trial during the pandemic season 2009/10 and the ensuing influenza season 2010/11. We included households with an influenza positive index case in the absence of further respiratory illness within the preceding 14 days. Study arms were wearing a facemask and practicing intensified hand hygiene (MH group), wearing facemasks only (M group) and none of the two (control group). Main outcome measure was laboratory confirmed influenza infection in a household contact. We used daily questionnaires to examine adherence and tolerability of the interventions.\n\nRESULTS: We recruited 84 households (30 control, 26 M and 28 MH households) with 82, 69 and 67 household contacts, respectively. In 2009/10 all 41 index cases had a influenza A (H1N1) pdm09 infection, in 2010/11 24 had an A (H1N1) pdm09 and 20 had a B infection. The total secondary attack rate was 16% (35/218). In intention-to-treat analysis there was no statistically significant effect of the M and MH interventions on secondary infections. When analysing only households where intervention was implemented within 36 h after symptom onset of the index case, secondary infection in the pooled M and MH groups was significantly lower compared to the control group (adjusted odds ratio 0.16, 95% CI, 0.03-0.92). In a per-protocol analysis odds ratios were significantly reduced among participants of the M group (adjusted odds ratio, 0.30, 95% CI, 0.10-0.94). With the exception of MH index cases in 2010/11 adherence was good for adults and children, contacts and index cases.\n\nCONCLUSIONS: Results suggest that household transmission of influenza can be reduced by the use of NPI, such as facemasks and intensified hand hygiene, when implemented early and used diligently. Concerns about acceptability and tolerability of the interventions should not be a reason against their recommendation.\n\nTRIAL REGISTRATION: The study was registered with ClinicalTrials.gov (Identifier NCT00833885).", "author" : [ { "dropping-particle" : "", "family" : "Suess", "given" : "Thorsten", "non-dropping-particle" : "", "parse-names" : false, "suffix" : "" }, { "dropping-particle" : "", "family" : "Remschmidt", "given" : "Cornelius", "non-dropping-particle" : "", "parse-names" : false, "suffix" : "" }, { "dropping-particle" : "", "family" : "Schink", "given" : "Susanne B", "non-dropping-particle" : "", "parse-names" : false, "suffix" : "" }, { "dropping-particle" : "", "family" : "Schweiger", "given" : "Brunhilde", "non-dropping-particle" : "", "parse-names" : false, "suffix" : "" }, { "dropping-particle" : "", "family" : "Nitsche", "given" : "Andreas", "non-dropping-particle" : "", "parse-names" : false, "suffix" : "" }, { "dropping-particle" : "", "family" : "Schroeder", "given" : "Kati", "non-dropping-particle" : "", "parse-names" : false, "suffix" : "" }, { "dropping-particle" : "", "family" : "Doellinger", "given" : "Joerg", "non-dropping-particle" : "", "parse-names" : false, "suffix" : "" }, { "dropping-particle" : "", "family" : "Milde", "given" : "Jeanette", "non-dropping-particle" : "", "parse-names" : false, "suffix" : "" }, { "dropping-particle" : "", "family" : "Haas", "given" : "Walter", "non-dropping-particle" : "", "parse-names" : false, "suffix" : "" }, { "dropping-particle" : "", "family" : "Koehler", "given" : "Irina", "non-dropping-particle" : "", "parse-names" : false, "suffix" : "" }, { "dropping-particle" : "", "family" : "Krause", "given" : "G\u00e9rard", "non-dropping-particle" : "", "parse-names" : false, "suffix" : "" }, { "dropping-particle" : "", "family" : "Buchholz", "given" : "Udo", "non-dropping-particle" : "", "parse-names" : false, "suffix" : "" } ], "container-title" : "BMC infectious diseases", "id" : "ITEM-1", "issue" : "1", "issued" : { "date-parts" : [ [ "2012", "1" ] ] }, "page" : "26", "title" : "The role of facemasks and hand hygiene in the prevention of influenza transmission in households: results from a cluster randomised trial; Berlin, Germany, 2009-2011.", "type" : "article-journal", "volume" : "12" }, "uris" : [ "http://www.mendeley.com/documents/?uuid=b483df6b-e0a7-4212-8ec9-0488ea01d74f" ] } ], "mendeley" : { "formattedCitation" : "(Suess et al. 2012b)", "plainTextFormattedCitation" : "(Suess et al. 2012b)", "previouslyFormattedCitation" : "(Suess et al. 2012b)"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Suess et al. 2012b)</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Keny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10</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60</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932-6203", "abstract" : "BACKGROUND: In Kenya, &gt;1,200 laboratory-confirmed 2009 pandemic influenza A (H1N1) (pH1N1) cases occurred since June 2009. We used population-based infectious disease surveillance (PBIDS) data to assess household transmission of pH1N1 in urban Nairobi (Kibera) and rural Lwak.\n\nMETHODS: We defined a pH1N1 patient as laboratory-confirmed pH1N1 infection among PBIDS participants during August 1, 2009-February 5, 2010, in Kibera, or August 1, 2009-January 20, 2010, in Lwak, and a case household as a household with a laboratory-confirmed pH1N1 patient. Community interviewers visited PBIDS-participating households to inquire about illnesses among household members. We randomly selected 4 comparison households per case household matched by number of children aged &lt;5. Comparison households had a household visit 10 days before or after the matched patient symptom onset date. We defined influenza-like illnesses (ILI) as self-reported cough or sore throat, and a self-reported fever \u22648 days after the pH1N1 patient's symptom onset in case households and \u22648 days before selected household visit in comparison households. We used the Cochran-Mantel-Haenszel test to compare proportions of ILIs among case and comparison households, and log binomial-model to compare that of Kibera and Lwak.\n\nRESULTS: Among household contacts of patients with confirmed pH1N1 in Kibera, 4.6% had ILI compared with 8.2% in Lwak (risk ratio [RR], 0.5; 95% confidence interval [CI], 0.3-0.9). Household contacts of patients were more likely to have ILIs than comparison-household members in both Kibera (RR, 1.8; 95% CI, 1.1-2.8) and Lwak (RR, 2.6; 95% CI, 1.6-4.3). Overall, ILI was not associated with patient age. However, ILI rates among household contacts were higher among children aged &lt;5 years than persons aged \u22655 years in Lwak, but not Kibera.\n\nCONCLUSIONS: Substantial pH1N1 household transmission occurred in urban and rural Kenya. Household transmission rates were higher in the rural area.", "author" : [ { "dropping-particle" : "", "family" : "Kim", "given" : "Clara Y", "non-dropping-particle" : "", "parse-names" : false, "suffix" : "" }, { "dropping-particle" : "", "family" : "Breiman", "given" : "Robert F", "non-dropping-particle" : "", "parse-names" : false, "suffix" : "" }, { "dropping-particle" : "", "family" : "Cosmas", "given" : "Leonard", "non-dropping-particle" : "", "parse-names" : false, "suffix" : "" }, { "dropping-particle" : "", "family" : "Audi", "given" : "Allan", "non-dropping-particle" : "", "parse-names" : false, "suffix" : "" }, { "dropping-particle" : "", "family" : "Aura", "given" : "Barrack", "non-dropping-particle" : "", "parse-names" : false, "suffix" : "" }, { "dropping-particle" : "", "family" : "Bigogo", "given" : "Godfrey", "non-dropping-particle" : "", "parse-names" : false, "suffix" : "" }, { "dropping-particle" : "", "family" : "Njuguna", "given" : "Henry", "non-dropping-particle" : "", "parse-names" : false, "suffix" : "" }, { "dropping-particle" : "", "family" : "Lebo", "given" : "Emmaculate", "non-dropping-particle" : "", "parse-names" : false, "suffix" : "" }, { "dropping-particle" : "", "family" : "Waiboci", "given" : "Lilian", "non-dropping-particle" : "", "parse-names" : false, "suffix" : "" }, { "dropping-particle" : "", "family" : "Njenga", "given" : "M Kariuki", "non-dropping-particle" : "", "parse-names" : false, "suffix" : "" }, { "dropping-particle" : "", "family" : "Feikin", "given" : "Daniel R", "non-dropping-particle" : "", "parse-names" : false, "suffix" : "" }, { "dropping-particle" : "", "family" : "Katz", "given" : "Mark A", "non-dropping-particle" : "", "parse-names" : false, "suffix" : "" } ], "container-title" : "PloS one", "id" : "ITEM-1", "issue" : "6", "issued" : { "date-parts" : [ [ "2012", "1", "11" ] ] }, "page" : "e38166", "publisher" : "Public Library of Science", "title" : "Secondary household transmission of 2009 pandemic influenza A (H1N1) virus among an urban and rural population in Kenya, 2009-2010.", "type" : "article-journal", "volume" : "7" }, "uris" : [ "http://www.mendeley.com/documents/?uuid=e1563560-e2d9-4e51-83de-5744256ad329" ] } ], "mendeley" : { "formattedCitation" : "(Kim et al. 2012)", "plainTextFormattedCitation" : "(Kim et al. 2012)", "previouslyFormattedCitation" : "(Kim et al. 2012)"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Kim et al. 2012)</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Thailand</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10</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472</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932-6203", "abstract" : "BACKGROUND: Pandemic influenza A(H1N1)pdm09 emerged in Thailand in 2009. A prospective longitudinal adult cohort and household transmission study of influenza-like illness (ILI) was ongoing in rural Thailand at the time of emergence. Symptomatic and subclinical A(H1N1)pdm09 infection rates in the cohort and among household members were evaluated.\n\nMETHODS: A cohort of 800 Thai adults underwent active community-based surveillance for ILI from 2008-2010. Acute respiratory samples from ILI episodes were tested for A(H1N1)pdm09 by qRT-PCR; acute and 60-day convalescent blood samples were tested by A(H1N1)pdm09 hemagglutination inhibition assay (HI). Enrollment, 12-month and 24-month follow-up blood samples were tested for A(H1N1)pdm09 seroconversion by HI. Household members of influenza A-infected cohort subjects with ILI were enrolled in household transmission investigations in which day 0 and 60 blood samples and acute respiratory samples were tested by either qRT-PCR or HI for A(H1N1)pdm09. Seroconversion between annual blood samples without A(H1N1)pdm09-positive ILI was considered as subclinical infection.\n\nRESULTS: The 2-yr cumulative incidence of A(H1N1)pdm09 infection in the cohort in 2009/2010 was 10.8% (84/781) with an annual incidence of 1.2% in 2009 and 9.7% in 2010; 83.3% of infections were subclinical (50% in 2009 and 85.9% in 2010). The 2-yr cumulative incidence was lowest (5%) in adults born \u2264 1957. The A(H1N1)pdm09 secondary attack rate among household contacts was 47.2% (17/36); 47.1% of these infections were subclinical. The highest A(H1N1)pdm09 secondary attack rate among household contacts (70.6%, 12/17) occurred among children born between 1990 and 2003.\n\nCONCLUSION: Subclinical A(H1N1)pdm09 infections in Thai adults occurred frequently and accounted for a greater proportion of all A(H1N1)pdm09 infections than previously estimated. The role of subclinical infections in A(H1N1)pdm09 transmission has important implications in formulating strategies to predict and prevent the spread of A(H1N1)pdm09 and other influenza virus strains.", "author" : [ { "dropping-particle" : "", "family" : "Khuntirat", "given" : "Benjawan", "non-dropping-particle" : "", "parse-names" : false, "suffix" : "" }, { "dropping-particle" : "", "family" : "Yoon", "given" : "In-Kyu", "non-dropping-particle" : "", "parse-names" : false, "suffix" : "" }, { "dropping-particle" : "", "family" : "Chittaganpitch", "given" : "Malinee", "non-dropping-particle" : "", "parse-names" : false, "suffix" : "" }, { "dropping-particle" : "", "family" : "Krueger", "given" : "Whitney S", "non-dropping-particle" : "", "parse-names" : false, "suffix" : "" }, { "dropping-particle" : "", "family" : "Supawat", "given" : "Krongkaew", "non-dropping-particle" : "", "parse-names" : false, "suffix" : "" }, { "dropping-particle" : "", "family" : "Blair", "given" : "Patrick J", "non-dropping-particle" : "", "parse-names" : false, "suffix" : "" }, { "dropping-particle" : "", "family" : "Putnam", "given" : "Shannon D", "non-dropping-particle" : "", "parse-names" : false, "suffix" : "" }, { "dropping-particle" : "V", "family" : "Gibbons", "given" : "Robert", "non-dropping-particle" : "", "parse-names" : false, "suffix" : "" }, { "dropping-particle" : "", "family" : "Buddhari", "given" : "Darunee", "non-dropping-particle" : "", "parse-names" : false, "suffix" : "" }, { "dropping-particle" : "", "family" : "Sawanpanyalert", "given" : "Pathom", "non-dropping-particle" : "", "parse-names" : false, "suffix" : "" }, { "dropping-particle" : "", "family" : "Heil", "given" : "Gary L", "non-dropping-particle" : "", "parse-names" : false, "suffix" : "" }, { "dropping-particle" : "", "family" : "Friary", "given" : "John A", "non-dropping-particle" : "", "parse-names" : false, "suffix" : "" }, { "dropping-particle" : "", "family" : "Gray", "given" : "Gregory C", "non-dropping-particle" : "", "parse-names" : false, "suffix" : "" } ], "container-title" : "PloS one", "id" : "ITEM-1", "issue" : "9", "issued" : { "date-parts" : [ [ "2014", "1", "4" ] ] }, "page" : "e106751", "title" : "High rate of A(H1N1)pdm09 infections among rural Thai villagers, 2009-2010.", "type" : "article-journal", "volume" : "9" }, "uris" : [ "http://www.mendeley.com/documents/?uuid=40dd17f9-d002-4fac-b0f2-2d5fae9a1a51" ] } ], "mendeley" : { "formattedCitation" : "(Khuntirat et al. 2014)", "plainTextFormattedCitation" : "(Khuntirat et al. 2014)", "previouslyFormattedCitation" : "(Khuntirat et al. 2014)"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Khuntirat et al. 2014)</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Bangkok, Thailand</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9</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750-2659", "abstract" : "BACKGROUND: Evidence is needed on the effectiveness of non-pharmaceutical interventions (NPIs) to reduce influenza transmission.\n\nMETHODOLOGY: We studied NPIs in households with a febrile, influenza-positive child. Households were randomized to control, hand washing (HW), or hand washing plus paper surgical face masks (HW + FM) arms. Study nurses conducted home visits within 24 hours of enrollment and on days 3, 7, and 21. Respiratory swabs and serum were collected from all household members and tested for influenza by RT-PCR or serology.\n\nPRINCIPAL FINDINGS: Between April 2008 and August 2009, 991 (16\u00b75%) of 5995 pediatric influenza-like illness patients tested influenza positive. Four hundred and forty-two index children with 1147 household members were enrolled, and 221 (50\u00b70%) were aged &lt;6 years. Three hundred and ninety-seven (89\u00b78%) households reported that the index patient slept in the parents' bedroom. The secondary attack rate was 21\u00b75%, and 56/345 (16\u00b73%; 95% CI 12\u00b74-20\u00b72%) secondary cases were asymptomatic. Hand-washing subjects reported 4\u00b77 washing episodes/day, compared to 4\u00b79 times/day in the HW + FM arm and 3\u00b79 times/day in controls (P = 0\u00b7001). The odds ratios (ORs) for secondary influenza infection were not significantly different in the HW arm (OR = 1\u00b720; 95% CI 0\u00b776-1\u00b788; P-0.442), or the HW + FM arm (OR = 1\u00b716; 95% CI .0\u00b774-1\u00b782; P = 0.525).\n\nCONCLUSIONS: Influenza transmission was not reduced by interventions to promote hand washing and face mask use. This may be attributable to transmission that occurred before the intervention, poor facemask compliance, little difference in hand-washing frequency between study groups, and shared sleeping arrangements. A prospective study design and a careful analysis of sociocultural factors could improve future NPI studies.", "author" : [ { "dropping-particle" : "", "family" : "Simmerman", "given" : "James M", "non-dropping-particle" : "", "parse-names" : false, "suffix" : "" }, { "dropping-particle" : "", "family" : "Suntarattiwong", "given" : "Piyarat", "non-dropping-particle" : "", "parse-names" : false, "suffix" : "" }, { "dropping-particle" : "", "family" : "Levy", "given" : "Jens", "non-dropping-particle" : "", "parse-names" : false, "suffix" : "" }, { "dropping-particle" : "", "family" : "Jarman", "given" : "Richard G", "non-dropping-particle" : "", "parse-names" : false, "suffix" : "" }, { "dropping-particle" : "", "family" : "Kaewchana", "given" : "Suchada", "non-dropping-particle" : "", "parse-names" : false, "suffix" : "" }, { "dropping-particle" : "V", "family" : "Gibbons", "given" : "Robert", "non-dropping-particle" : "", "parse-names" : false, "suffix" : "" }, { "dropping-particle" : "", "family" : "Cowling", "given" : "Ben J", "non-dropping-particle" : "", "parse-names" : false, "suffix" : "" }, { "dropping-particle" : "", "family" : "Sanasuttipun", "given" : "Wiwan", "non-dropping-particle" : "", "parse-names" : false, "suffix" : "" }, { "dropping-particle" : "", "family" : "Maloney", "given" : "Susan A", "non-dropping-particle" : "", "parse-names" : false, "suffix" : "" }, { "dropping-particle" : "", "family" : "Uyeki", "given" : "Timothy M", "non-dropping-particle" : "", "parse-names" : false, "suffix" : "" }, { "dropping-particle" : "", "family" : "Kamimoto", "given" : "Laurie", "non-dropping-particle" : "", "parse-names" : false, "suffix" : "" }, { "dropping-particle" : "", "family" : "Chotipitayasunondh", "given" : "Tawee", "non-dropping-particle" : "", "parse-names" : false, "suffix" : "" } ], "container-title" : "Influenza and other respiratory viruses", "id" : "ITEM-1", "issue" : "4", "issued" : { "date-parts" : [ [ "2011", "7" ] ] }, "page" : "256-67", "title" : "Findings from a household randomized controlled trial of hand washing and face masks to reduce influenza transmission in Bangkok, Thailand.", "type" : "article-journal", "volume" : "5" }, "uris" : [ "http://www.mendeley.com/documents/?uuid=b9238f34-dd2c-4391-9561-fea8c88eef55" ] } ], "mendeley" : { "formattedCitation" : "(Simmerman et al. 2011)", "plainTextFormattedCitation" : "(Simmerman et al. 2011)", "previouslyFormattedCitation" : "(Simmerman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Simmerman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Hong Kong, Chin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5</w:t>
            </w:r>
            <w:r w:rsidRPr="001A30BA">
              <w:rPr>
                <w:rFonts w:ascii="Times New Roman" w:hAnsi="Times New Roman" w:cs="Times New Roman"/>
                <w:sz w:val="24"/>
                <w:szCs w:val="24"/>
                <w:vertAlign w:val="superscript"/>
              </w:rPr>
              <w:t>*</w:t>
            </w:r>
            <w:r w:rsidRPr="001A30BA">
              <w:rPr>
                <w:rFonts w:ascii="Times New Roman" w:hAnsi="Times New Roman" w:cs="Times New Roman"/>
                <w:sz w:val="24"/>
                <w:szCs w:val="24"/>
              </w:rPr>
              <w:t xml:space="preserve"> </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31-5487", "abstract" : "BACKGROUND: The household secondary attack proportion (SAP) is commonly used to measure the transmissibility of an infectious disease.\n\nMETHODS: We analyzed the final outbreak size distributions of pandemic A(H1N1), seasonal A(H1N1), and A(H3N2) infections identified in paired sera collected from members of 117 Hong Kong households in April and in August-October 2009.\n\nRESULTS: The estimated community probability of infection overall was higher for children than adults; the probability was similar for pandemic A(H1N1) and seasonal A(H3N2) influenza. The household SAP for pandemic A(H1N1) was higher in children than in adults, whereas for seasonal A(H3N2), it was similar in children and adults. The estimated SAPs were similar for seasonal A(H3N2) and pandemic A(H1N1) after excluding persons with higher baseline antibody titers from analysis.\n\nCONCLUSIONS: Pandemic and seasonal influenza A viruses had similar age-specific transmissibility in a cohort of initially uninfected households, after adjustment for baseline immunity.", "author" : [ { "dropping-particle" : "", "family" : "Klick", "given" : "Brendan", "non-dropping-particle" : "", "parse-names" : false, "suffix" : "" }, { "dropping-particle" : "", "family" : "Nishiura", "given" : "Hiroshi", "non-dropping-particle" : "", "parse-names" : false, "suffix" : "" }, { "dropping-particle" : "", "family" : "Ng", "given" : "Sophia", "non-dropping-particle" : "", "parse-names" : false, "suffix" : "" }, { "dropping-particle" : "", "family" : "Fang", "given" : "Vicky J", "non-dropping-particle" : "", "parse-names" : false, "suffix" : "" }, { "dropping-particle" : "", "family" : "Leung", "given" : "Gabriel M", "non-dropping-particle" : "", "parse-names" : false, "suffix" : "" }, { "dropping-particle" : "", "family" : "Peiris", "given" : "J S Malik", "non-dropping-particle" : "", "parse-names" : false, "suffix" : "" }, { "dropping-particle" : "", "family" : "Cowling", "given" : "Benjamin J", "non-dropping-particle" : "", "parse-names" : false, "suffix" : "" } ], "container-title" : "Epidemiology (Cambridge, Mass.)", "id" : "ITEM-1", "issue" : "6", "issued" : { "date-parts" : [ [ "2011", "11" ] ] }, "page" : "793-6", "title" : "Transmissibility of seasonal and pandemic influenza in a cohort of households in Hong Kong in 2009.", "type" : "article-journal", "volume" : "22" }, "uris" : [ "http://www.mendeley.com/documents/?uuid=85c63b62-30df-4fe1-96ce-13ca9e958a96" ] } ], "mendeley" : { "formattedCitation" : "(Klick et al. 2011)", "plainTextFormattedCitation" : "(Klick et al. 2011)", "previouslyFormattedCitation" : "(Klick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Klick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Hong Kong, Chin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7</w:t>
            </w:r>
            <w:r w:rsidRPr="001A30BA">
              <w:rPr>
                <w:rFonts w:ascii="Times New Roman" w:hAnsi="Times New Roman" w:cs="Times New Roman"/>
                <w:sz w:val="24"/>
                <w:szCs w:val="24"/>
                <w:vertAlign w:val="superscript"/>
              </w:rPr>
              <w:t>†</w:t>
            </w:r>
            <w:r w:rsidRPr="001A30BA">
              <w:rPr>
                <w:rFonts w:ascii="Times New Roman" w:hAnsi="Times New Roman" w:cs="Times New Roman"/>
                <w:sz w:val="24"/>
                <w:szCs w:val="24"/>
              </w:rPr>
              <w:t xml:space="preserve"> </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31-5487", "abstract" : "BACKGROUND: The household secondary attack proportion (SAP) is commonly used to measure the transmissibility of an infectious disease.\n\nMETHODS: We analyzed the final outbreak size distributions of pandemic A(H1N1), seasonal A(H1N1), and A(H3N2) infections identified in paired sera collected from members of 117 Hong Kong households in April and in August-October 2009.\n\nRESULTS: The estimated community probability of infection overall was higher for children than adults; the probability was similar for pandemic A(H1N1) and seasonal A(H3N2) influenza. The household SAP for pandemic A(H1N1) was higher in children than in adults, whereas for seasonal A(H3N2), it was similar in children and adults. The estimated SAPs were similar for seasonal A(H3N2) and pandemic A(H1N1) after excluding persons with higher baseline antibody titers from analysis.\n\nCONCLUSIONS: Pandemic and seasonal influenza A viruses had similar age-specific transmissibility in a cohort of initially uninfected households, after adjustment for baseline immunity.", "author" : [ { "dropping-particle" : "", "family" : "Klick", "given" : "Brendan", "non-dropping-particle" : "", "parse-names" : false, "suffix" : "" }, { "dropping-particle" : "", "family" : "Nishiura", "given" : "Hiroshi", "non-dropping-particle" : "", "parse-names" : false, "suffix" : "" }, { "dropping-particle" : "", "family" : "Ng", "given" : "Sophia", "non-dropping-particle" : "", "parse-names" : false, "suffix" : "" }, { "dropping-particle" : "", "family" : "Fang", "given" : "Vicky J", "non-dropping-particle" : "", "parse-names" : false, "suffix" : "" }, { "dropping-particle" : "", "family" : "Leung", "given" : "Gabriel M", "non-dropping-particle" : "", "parse-names" : false, "suffix" : "" }, { "dropping-particle" : "", "family" : "Peiris", "given" : "J S Malik", "non-dropping-particle" : "", "parse-names" : false, "suffix" : "" }, { "dropping-particle" : "", "family" : "Cowling", "given" : "Benjamin J", "non-dropping-particle" : "", "parse-names" : false, "suffix" : "" } ], "container-title" : "Epidemiology (Cambridge, Mass.)", "id" : "ITEM-1", "issue" : "6", "issued" : { "date-parts" : [ [ "2011", "11" ] ] }, "page" : "793-6", "title" : "Transmissibility of seasonal and pandemic influenza in a cohort of households in Hong Kong in 2009.", "type" : "article-journal", "volume" : "22" }, "uris" : [ "http://www.mendeley.com/documents/?uuid=85c63b62-30df-4fe1-96ce-13ca9e958a96" ] } ], "mendeley" : { "formattedCitation" : "(Klick et al. 2011)", "plainTextFormattedCitation" : "(Klick et al. 2011)", "previouslyFormattedCitation" : "(Klick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Klick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Hong Kong, Chin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8</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DOI" : "10.1056/NEJMoa0911530", "author" : [ { "dropping-particle" : "", "family" : "Cowling", "given" : "Benjamin J", "non-dropping-particle" : "", "parse-names" : false, "suffix" : "" }, { "dropping-particle" : "", "family" : "Chan", "given" : "Kwok Hung", "non-dropping-particle" : "", "parse-names" : false, "suffix" : "" }, { "dropping-particle" : "", "family" : "Fang", "given" : "Vicky J", "non-dropping-particle" : "", "parse-names" : false, "suffix" : "" }, { "dropping-particle" : "", "family" : "Lau", "given" : "Lincoln L H", "non-dropping-particle" : "", "parse-names" : false, "suffix" : "" }, { "dropping-particle" : "", "family" : "So", "given" : "Hau Chi", "non-dropping-particle" : "", "parse-names" : false, "suffix" : "" }, { "dropping-particle" : "", "family" : "Fung", "given" : "Rita O P", "non-dropping-particle" : "", "parse-names" : false, "suffix" : "" }, { "dropping-particle" : "", "family" : "Ma", "given" : "Edward S K", "non-dropping-particle" : "", "parse-names" : false, "suffix" : "" }, { "dropping-particle" : "", "family" : "Kwong", "given" : "Alfred S K", "non-dropping-particle" : "", "parse-names" : false, "suffix" : "" }, { "dropping-particle" : "", "family" : "Chan", "given" : "Chi-Wai", "non-dropping-particle" : "", "parse-names" : false, "suffix" : "" }, { "dropping-particle" : "", "family" : "Tsui", "given" : "Wendy W S", "non-dropping-particle" : "", "parse-names" : false, "suffix" : "" }, { "dropping-particle" : "", "family" : "Ngai", "given" : "Ho-Yin", "non-dropping-particle" : "", "parse-names" : false, "suffix" : "" }, { "dropping-particle" : "", "family" : "Chu", "given" : "Daniel W S", "non-dropping-particle" : "", "parse-names" : false, "suffix" : "" }, { "dropping-particle" : "", "family" : "Lee", "given" : "Paco W Y", "non-dropping-particle" : "", "parse-names" : false, "suffix" : "" }, { "dropping-particle" : "", "family" : "Chiu", "given" : "Ming-Chee", "non-dropping-particle" : "", "parse-names" : false, "suffix" : "" }, { "dropping-particle" : "", "family" : "Leung", "given" : "Gabriel M", "non-dropping-particle" : "", "parse-names" : false, "suffix" : "" }, { "dropping-particle" : "", "family" : "Peiris", "given" : "Joseph S M", "non-dropping-particle" : "", "parse-names" : false, "suffix" : "" } ], "container-title" : "New England Journal of Medicine", "id" : "ITEM-1", "issue" : "23", "issued" : { "date-parts" : [ [ "2010" ] ] }, "note" : "PMID: 20558368", "page" : "2175-2184", "title" : "Comparative Epidemiology of Pandemic and Seasonal Influenza A in Households", "type" : "article-journal", "volume" : "362" }, "uris" : [ "http://www.mendeley.com/documents/?uuid=e229ac94-bb61-4a39-b24e-be01d38b48c1" ] } ], "mendeley" : { "formattedCitation" : "(Cowling et al. 2010)", "plainTextFormattedCitation" : "(Cowling et al. 2010)", "previouslyFormattedCitation" : "(Cowling et al. 2010)"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Cowling et al. 2010)</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Hong Kong, Chin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59</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469-4409", "abstract" : "In mid-June 2009, an outbreak of pandemic (H1N1) 2009 (pH1N1) infection occurred in a secondary school in Hong Kong. We carried out an epidemiological investigation to delineate the characteristics of the outbreak, gauge the extent of secondary household transmission, and assess the protective role of oseltamivir in household contacts. We interviewed pH1N1-confirmed cases using a standardized questionnaire. Sixty-five of 511 students in the school were affected. Of the 205 household contacts identified, 12 were confirmed as cases. All cases recovered. The estimated secondary household attack rate was 5\u00b79% (95% CI 2\u00b77-9\u00b71). Household contacts aged &lt;18 years were about 15 times more likely to be infected than older contacts. Household contacts who had received oseltamivir prophylaxis were less likely to acquire a secondary infection than those who had not (odds ratio=0). The estimated mean household serial interval of pH1N1 virus was 2\u00b78 days (95% CI 2\u00b71-3\u00b74 days).", "author" : [ { "dropping-particle" : "", "family" : "Leung", "given" : "Y H", "non-dropping-particle" : "", "parse-names" : false, "suffix" : "" }, { "dropping-particle" : "", "family" : "Li", "given" : "M P", "non-dropping-particle" : "", "parse-names" : false, "suffix" : "" }, { "dropping-particle" : "", "family" : "Chuang", "given" : "S K", "non-dropping-particle" : "", "parse-names" : false, "suffix" : "" } ], "container-title" : "Epidemiology and infection", "id" : "ITEM-1", "issue" : "1", "issued" : { "date-parts" : [ [ "2011", "1" ] ] }, "page" : "41-4", "title" : "A school outbreak of pandemic (H1N1) 2009 infection: assessment of secondary household transmission and the protective role of oseltamivir.", "type" : "article-journal", "volume" : "139" }, "uris" : [ "http://www.mendeley.com/documents/?uuid=5ee9fbab-dd51-4292-934d-4bbf62d85bda" ] } ], "mendeley" : { "formattedCitation" : "(Leung et al. 2011)", "plainTextFormattedCitation" : "(Leung et al. 2011)", "previouslyFormattedCitation" : "(Leung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Leung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United States</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273</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095-9203", "abstract" : "Pandemic influenza A (H1N1) 2009 (pandemic H1N1) is spreading throughout the planet. It has become the dominant strain in the Southern Hemisphere, where the influenza season has now ended. Here, on the basis of reported case clusters in the United States, we estimated the household secondary attack rate for pandemic H1N1 to be 27.3% [95% confidence interval (CI) from 12.2% to 50.5%]. From a school outbreak, we estimated that a typical schoolchild infects 2.4 (95% CI from 1.8 to 3.2) other children within the school. We estimated the basic reproductive number, R0, to range from 1.3 to 1.7 and the generation interval to range from 2.6 to 3.2 days. We used a simulation model to evaluate the effectiveness of vaccination strategies in the United States for fall 2009. If a vaccine were available soon enough, vaccination of children, followed by adults, reaching 70% overall coverage, in addition to high-risk and essential workforce groups, could mitigate a severe epidemic.", "author" : [ { "dropping-particle" : "", "family" : "Yang", "given" : "Yang", "non-dropping-particle" : "", "parse-names" : false, "suffix" : "" }, { "dropping-particle" : "", "family" : "Sugimoto", "given" : "Jonathan D", "non-dropping-particle" : "", "parse-names" : false, "suffix" : "" }, { "dropping-particle" : "", "family" : "Halloran", "given" : "M Elizabeth", "non-dropping-particle" : "", "parse-names" : false, "suffix" : "" }, { "dropping-particle" : "", "family" : "Basta", "given" : "Nicole E", "non-dropping-particle" : "", "parse-names" : false, "suffix" : "" }, { "dropping-particle" : "", "family" : "Chao", "given" : "Dennis L", "non-dropping-particle" : "", "parse-names" : false, "suffix" : "" }, { "dropping-particle" : "", "family" : "Matrajt", "given" : "Laura", "non-dropping-particle" : "", "parse-names" : false, "suffix" : "" }, { "dropping-particle" : "", "family" : "Potter", "given" : "Gail", "non-dropping-particle" : "", "parse-names" : false, "suffix" : "" }, { "dropping-particle" : "", "family" : "Kenah", "given" : "Eben", "non-dropping-particle" : "", "parse-names" : false, "suffix" : "" }, { "dropping-particle" : "", "family" : "Longini", "given" : "Ira M", "non-dropping-particle" : "", "parse-names" : false, "suffix" : "" } ], "container-title" : "Science (New York, N.Y.)", "id" : "ITEM-1", "issue" : "5953", "issued" : { "date-parts" : [ [ "2009", "10", "30" ] ] }, "page" : "729-33", "title" : "The transmissibility and control of pandemic influenza A (H1N1) virus.", "type" : "article-journal", "volume" : "326" }, "uris" : [ "http://www.mendeley.com/documents/?uuid=2640d7fd-fda8-4a71-84eb-033dbb057d51" ] } ], "mendeley" : { "formattedCitation" : "(Yang et al. 2009)", "plainTextFormattedCitation" : "(Yang et al. 2009)", "previouslyFormattedCitation" : "(Yang et al. 2009)"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Yang et al. 2009)</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United States</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33-4406", "abstract" : "BACKGROUND: As of June 11, 2009, a total of 17,855 probable or confirmed cases of 2009 pandemic influenza A (H1N1) had been reported in the United States. Risk factors for transmission remain largely uncharacterized. We characterize the risk factors and describe the transmission of the virus within households.\n\nMETHODS: Probable and confirmed cases of infection with the 2009 H1N1 virus in the United States were reported to the Centers for Disease Control and Prevention with the use of a standardized case form. We investigated transmission of infection in 216 households--including 216 index patients and their 600 household contacts--in which the index patient was the first case patient and complete information on symptoms and age was available for all household members.\n\nRESULTS: An acute respiratory illness developed in 78 of 600 household contacts (13%). In 156 households (72% of the 216 households), an acute respiratory illness developed in none of the household contacts; in 46 households (21%), illness developed in one contact; and in 14 households (6%), illness developed in more than one contact. The proportion of household contacts in whom acute respiratory illness developed decreased with the size of the household, from 28% in two-member households to 9% in six-member households. Household contacts 18 years of age or younger were twice as susceptible as those 19 to 50 years of age (relative susceptibility, 1.96; Bayesian 95% credible interval, 1.05 to 3.78; P=0.005), and household contacts older than 50 years of age were less susceptible than those who were 19 to 50 years of age (relative susceptibility, 0.17; 95% credible interval, 0.02 to 0.92; P=0.03). Infectivity did not vary with age. The mean time between the onset of symptoms in a case patient and the onset of symptoms in the household contacts infected by that patient was 2.6 days (95% credible interval, 2.2 to 3.5).\n\nCONCLUSIONS: The transmissibility of the 2009 H1N1 influenza virus in households is lower than that seen in past pandemics. Most transmissions occur soon before or after the onset of symptoms in a case patient.", "author" : [ { "dropping-particle" : "", "family" : "Cauchemez", "given" : "Simon", "non-dropping-particle" : "", "parse-names" : false, "suffix" : "" }, { "dropping-particle" : "", "family" : "Donnelly", "given" : "Christl A", "non-dropping-particle" : "", "parse-names" : false, "suffix" : "" }, { "dropping-particle" : "", "family" : "Reed", "given" : "Carrie", "non-dropping-particle" : "", "parse-names" : false, "suffix" : "" }, { "dropping-particle" : "", "family" : "Ghani", "given" : "Azra C", "non-dropping-particle" : "", "parse-names" : false, "suffix" : "" }, { "dropping-particle" : "", "family" : "Fraser", "given" : "Christophe", "non-dropping-particle" : "", "parse-names" : false, "suffix" : "" }, { "dropping-particle" : "", "family" : "Kent", "given" : "Charlotte K", "non-dropping-particle" : "", "parse-names" : false, "suffix" : "" }, { "dropping-particle" : "", "family" : "Finelli", "given" : "Lyn", "non-dropping-particle" : "", "parse-names" : false, "suffix" : "" }, { "dropping-particle" : "", "family" : "Ferguson", "given" : "Neil M", "non-dropping-particle" : "", "parse-names" : false, "suffix" : "" } ], "container-title" : "The New England journal of medicine", "id" : "ITEM-1", "issue" : "27", "issued" : { "date-parts" : [ [ "2009", "12", "31" ] ] }, "page" : "2619-27", "title" : "Household transmission of 2009 pandemic influenza A (H1N1) virus in the United States.", "type" : "article-journal", "volume" : "361" }, "uris" : [ "http://www.mendeley.com/documents/?uuid=18b6f55c-e548-4c2b-a23f-13dc1818505e" ] } ], "mendeley" : { "formattedCitation" : "(Cauchemez et al. 2009)", "plainTextFormattedCitation" : "(Cauchemez et al. 2009)", "previouslyFormattedCitation" : "(Cauchemez et al. 2009)"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Cauchemez et al. 2009)</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Victoria, Australi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48</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DOI" : "10.3201/eid1709.101948", "ISSN" : "1080-6059", "abstract" : "To examine intrahousehold secondary transmission of pandemic (H1N1) 2009 virus in households in Victoria, Australia, we conducted a retrospective cross-sectional study in late 2009. We randomly selected case-patients reported during May\u2013June 2009 and their household contacts. Information collected included household characteristics, use of prevention and control measures, and signs and symptoms. Secondary cases were defined as influenza-like illness in household contacts within the specified period. Secondary transmission was identified for 18 of 122 susceptible household contacts. To identify independent predictors of secondary transmission, we developed a model. Risk factors were concurrent quarantine with the household index case-patient, and a protective factor was antiviral prophylaxis. These findings show that timely provision of antiviral prophylaxis to household contacts, particularly when household members are concurrently quarantined during implementation of pandemic management strategies, delays or contains community transmission of pandemic (H1N1) 2009 virus.", "author" : [ { "dropping-particle" : "van", "family" : "Gemert", "given" : "Caroline", "non-dropping-particle" : "", "parse-names" : false, "suffix" : "" }, { "dropping-particle" : "", "family" : "Hellard", "given" : "Margaret", "non-dropping-particle" : "", "parse-names" : false, "suffix" : "" }, { "dropping-particle" : "", "family" : "McBryde", "given" : "Emma S", "non-dropping-particle" : "", "parse-names" : false, "suffix" : "" }, { "dropping-particle" : "", "family" : "Fielding", "given" : "James", "non-dropping-particle" : "", "parse-names" : false, "suffix" : "" }, { "dropping-particle" : "", "family" : "Spelman", "given" : "Tim", "non-dropping-particle" : "", "parse-names" : false, "suffix" : "" }, { "dropping-particle" : "", "family" : "Higgins", "given" : "Nasra", "non-dropping-particle" : "", "parse-names" : false, "suffix" : "" }, { "dropping-particle" : "", "family" : "Lester", "given" : "Rosemary", "non-dropping-particle" : "", "parse-names" : false, "suffix" : "" }, { "dropping-particle" : "", "family" : "Vally", "given" : "Hassan", "non-dropping-particle" : "", "parse-names" : false, "suffix" : "" }, { "dropping-particle" : "", "family" : "Bergeri", "given" : "Isabel", "non-dropping-particle" : "", "parse-names" : false, "suffix" : "" } ], "container-title" : "Emerging Infectious Disease journal", "id" : "ITEM-1", "issue" : "9", "issued" : { "date-parts" : [ [ "2011" ] ] }, "page" : "1599", "title" : "Intrahousehold Transmission of Pandemic (H1N1) 2009 Virus, Victoria, Australia", "type" : "article-journal", "volume" : "17" }, "uris" : [ "http://www.mendeley.com/documents/?uuid=6a47fbcf-d371-40f0-9d7f-a0aeb1f116db" ] } ], "mendeley" : { "formattedCitation" : "(Gemert et al. 2011)", "plainTextFormattedCitation" : "(Gemert et al. 2011)", "previouslyFormattedCitation" : "(Gemert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Gemert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Victoria, Australi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33</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932-6203", "abstract" : "BACKGROUND: We characterise the clinical features and household transmission of pandemic influenza A (pH1N1) in community cases from Victoria, Australia in 2009.\n\nMETHODS: Questionnaires were used to collect information on epidemiological characteristics, illness features and co-morbidities of cases identified in the 2009 Victorian Influenza Sentinel Surveillance program.\n\nRESULTS: The median age of 132 index cases was 21 years, of whom 54 (41%) were under 18 years old and 28 (21%) had medical co-morbidities. The median symptom duration was significantly shorter for children who received antivirals than in those who did not (p\u200a=\u200a0.03). Assumed influenza transmission was observed in 63 (51%) households. Influenza-like illness (ILI) developed in 115 of 351 household contacts, a crude secondary attack rate of 33%. Increased ILI rates were seen in households with larger numbers of children but not larger numbers of adults. Multivariate analysis indicated contacts of cases with cough and diarrhoea, and contacts in quarantined households were significantly more likely to develop influenza-like symptoms.\n\nCONCLUSION: Most cases of pH1N1 in our study were mild with similar clinical characteristics to seasonal influenza. Illness and case features relating to virus excretion, age and household quarantine may have influenced secondary ILI rates within households.", "author" : [ { "dropping-particle" : "", "family" : "Looker", "given" : "Clare", "non-dropping-particle" : "", "parse-names" : false, "suffix" : "" }, { "dropping-particle" : "", "family" : "Carville", "given" : "Kylie", "non-dropping-particle" : "", "parse-names" : false, "suffix" : "" }, { "dropping-particle" : "", "family" : "Grant", "given" : "Kristina", "non-dropping-particle" : "", "parse-names" : false, "suffix" : "" }, { "dropping-particle" : "", "family" : "Kelly", "given" : "Heath", "non-dropping-particle" : "", "parse-names" : false, "suffix" : "" } ], "container-title" : "PloS one", "id" : "ITEM-1", "issue" : "10", "issued" : { "date-parts" : [ [ "2010", "1", "28" ] ] }, "page" : "e13702", "title" : "Influenza A (H1N1) in Victoria, Australia: a community case series and analysis of household transmission.", "type" : "article-journal", "volume" : "5" }, "uris" : [ "http://www.mendeley.com/documents/?uuid=1891d3ef-409c-45b5-bc7a-c681910f904c" ] } ], "mendeley" : { "formattedCitation" : "(Looker et al. 2010)", "plainTextFormattedCitation" : "(Looker et al. 2010)", "previouslyFormattedCitation" : "(Looker et al. 2010)"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Looker et al. 2010)</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Vietnam</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86</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32-2742", "abstract" : "OBJECTIVES: Influenza household transmission studies are required to guide prevention strategies but most passively recruit index cases that seek healthcare. We investigated A(H1N1)pdm09 transmission in a household-based cohort during 2009.\n\nMETHODS: Health-workers visited 270 households weekly, and collected swabs from influenza-like-illness cases. If A(H1N1)pdm09 was RT-PCR-confirmed, all household members had symptoms assessed and swabs collected daily for 10-15 days. Viral RNA was quantified and sequenced and serology performed on pre-pandemic sera.\n\nRESULTS: Index cases were detected in 20 households containing 81 people. 98.5% lacked A(H1N1)pdm09 neutralizing antibodies in pre-pandemic sera. Eleven (18.6%, 95% CI 10.7-30.4%) of 59 contacts were infected. Virus genetic diversity within households was negligible and less than between households. Index and secondary cases were distributed between mothers, daughters and sons, and had similar virus-RNA shedding and symptom dynamics. Fathers were rarely infected. Five secondary cases (45%) had no apparent symptoms and three shed virus before symptoms. Secondary infection was associated with index case wet cough (OR 1.56, 95% CI 1.22-1.99).\n\nCONCLUSIONS: In this cohort of A(H1N1)pdm09 susceptible persons, virus sequencing was capable of discriminating household from community transmission. Household transmission involved mothers and children but rarely fathers. Asymptomatic or pre-symptomatic shedding was common.", "author" : [ { "dropping-particle" : "", "family" : "Thai", "given" : "Pham Quang", "non-dropping-particle" : "", "parse-names" : false, "suffix" : "" }, { "dropping-particle" : "", "family" : "Mai", "given" : "Le Quynh", "non-dropping-particle" : "", "parse-names" : false, "suffix" : "" }, { "dropping-particle" : "", "family" : "Welkers", "given" : "Matthijs R A", "non-dropping-particle" : "", "parse-names" : false, "suffix" : "" }, { "dropping-particle" : "", "family" : "Hang", "given" : "Nguyen Le Khanh", "non-dropping-particle" : "", "parse-names" : false, "suffix" : "" }, { "dropping-particle" : "", "family" : "Thanh", "given" : "Le Thi", "non-dropping-particle" : "", "parse-names" : false, "suffix" : "" }, { "dropping-particle" : "", "family" : "Dung", "given" : "Vu Tien Viet", "non-dropping-particle" : "", "parse-names" : false, "suffix" : "" }, { "dropping-particle" : "", "family" : "Yen", "given" : "Nguyen Thi Thu", "non-dropping-particle" : "", "parse-names" : false, "suffix" : "" }, { "dropping-particle" : "", "family" : "Duong", "given" : "Tran Nhu", "non-dropping-particle" : "", "parse-names" : false, "suffix" : "" }, { "dropping-particle" : "", "family" : "Hoa", "given" : "Le Nguyen Minh", "non-dropping-particle" : "", "parse-names" : false, "suffix" : "" }, { "dropping-particle" : "", "family" : "Thoang", "given" : "Dang Dinh", "non-dropping-particle" : "", "parse-names" : false, "suffix" : "" }, { "dropping-particle" : "", "family" : "Trang", "given" : "Hoang Thi Huyen", "non-dropping-particle" : "", "parse-names" : false, "suffix" : "" }, { "dropping-particle" : "", "family" : "Jong", "given" : "Menno D", "non-dropping-particle" : "de", "parse-names" : false, "suffix" : "" }, { "dropping-particle" : "", "family" : "Wertheim", "given" : "Heiman", "non-dropping-particle" : "", "parse-names" : false, "suffix" : "" }, { "dropping-particle" : "", "family" : "Hien", "given" : "Nguyen Tran", "non-dropping-particle" : "", "parse-names" : false, "suffix" : "" }, { "dropping-particle" : "", "family" : "Horby", "given" : "Peter", "non-dropping-particle" : "", "parse-names" : false, "suffix" : "" }, { "dropping-particle" : "", "family" : "Fox", "given" : "Annette", "non-dropping-particle" : "", "parse-names" : false, "suffix" : "" } ], "container-title" : "The Journal of infection", "id" : "ITEM-1", "issue" : "6", "issued" : { "date-parts" : [ [ "2014", "6" ] ] }, "page" : "581-90", "title" : "Pandemic H1N1 virus transmission and shedding dynamics in index case households of a prospective Vietnamese cohort.", "type" : "article-journal", "volume" : "68" }, "uris" : [ "http://www.mendeley.com/documents/?uuid=729d6b4e-e5f3-4a19-8d3b-6499839d27be" ] } ], "mendeley" : { "formattedCitation" : "(Thai et al. 2014)", "plainTextFormattedCitation" : "(Thai et al. 2014)", "previouslyFormattedCitation" : "(Thai et al. 2014)"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Thai et al. 2014)</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Washington, United States</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6</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DOI" : "10.1097/EDE.0b013e3182060ca5", "ISSN" : "1044-3983", "abstract" : "BACKGROUND: A major portion of influenza disease burden during the 2009 pandemic was observed among young people. METHODS: We examined the effect of age on the transmission of influenza-like illness associated with the 2009 pandemic influenza A (H1N1) virus (pH1N1) for an April\u2013May 2009 outbreak among youth-camp participants and household contacts in Washington State. RESULTS: An influenza-like illness attack rate of 51% was found among 96 camp participants. We observed a cabin secondary attack rate of 42% (95% confidence interval = 21%\u201366%) and a camp local reproductive number of 2.7 (1.7\u20134.1) for influenza-like illness among children (less than 18 years old). Among the 136 contacts in the 41 households with an influenza-like illness index case who attended the camp, the influenza-like illness secondary attack rate was 11% for children (5%\u201321%) and 4% for adults (2%\u20138%). The odds ratio for influenza-like illness among children versus adults was 3.1 (1.3\u20137.3). CONCLUSIONS: The strong age effect, combined with the low number of susceptible children per household (1.2), plausibly explains the lower-than-expected household secondary attack rate for influenza-like illness, illustrating the importance of other venues where children congregate for sustaining community transmission. Quantifying the effects of age on pH1N1 transmission is important for informing effective intervention strategies. ", "author" : [ { "dropping-particle" : "", "family" : "Sugimoto", "given" : "Jonathan D", "non-dropping-particle" : "", "parse-names" : false, "suffix" : "" }, { "dropping-particle" : "", "family" : "Borse", "given" : "Nagesh N", "non-dropping-particle" : "", "parse-names" : false, "suffix" : "" }, { "dropping-particle" : "", "family" : "Ta", "given" : "Myduc L", "non-dropping-particle" : "", "parse-names" : false, "suffix" : "" }, { "dropping-particle" : "", "family" : "Stockman", "given" : "Lauren J", "non-dropping-particle" : "", "parse-names" : false, "suffix" : "" }, { "dropping-particle" : "", "family" : "Fischer", "given" : "Gayle E", "non-dropping-particle" : "", "parse-names" : false, "suffix" : "" }, { "dropping-particle" : "", "family" : "Yang", "given" : "Yang", "non-dropping-particle" : "", "parse-names" : false, "suffix" : "" }, { "dropping-particle" : "", "family" : "Halloran", "given" : "M Elizabeth", "non-dropping-particle" : "", "parse-names" : false, "suffix" : "" }, { "dropping-particle" : "", "family" : "Longini", "given" : "Ira M", "non-dropping-particle" : "", "parse-names" : false, "suffix" : "" }, { "dropping-particle" : "", "family" : "Duchin", "given" : "Jeffrey S", "non-dropping-particle" : "", "parse-names" : false, "suffix" : "" } ], "container-title" : "Epidemiology (Cambridge, Mass.)", "id" : "ITEM-1", "issue" : "2", "issued" : { "date-parts" : [ [ "2011", "3" ] ] }, "page" : "10.1097/EDE.0b013e3182060ca5", "title" : "The Effect of Age on Transmission of 2009 Pandemic Influenza A (H1N1) in a Camp and Associated Households", "type" : "article-journal", "volume" : "22" }, "uris" : [ "http://www.mendeley.com/documents/?uuid=a16c7d1a-c947-4e72-808c-2aa7d7f8a2aa" ] } ], "mendeley" : { "formattedCitation" : "(Sugimoto et al. 2011)", "plainTextFormattedCitation" : "(Sugimoto et al. 2011)", "previouslyFormattedCitation" : "(Sugimoto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Sugimoto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Germany</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26</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476-6256", "abstract" : "Essential epidemiologic and virologic parameters must be measured to provide evidence for policy/public health recommendations and mathematical modeling concerning novel influenza A/H1N1 virus (NIV) infections. Therefore, from April through August of 2009, the authors collected nasopharyngeal specimens and information on antiviral medication and symptoms from households with NIV infection on a daily basis in Germany. Specimens were analyzed quantitatively by using reverse transcriptase-polymerase chain reaction. In 36 households with 83 household contacts, 15 household contacts became laboratory-confirmed secondary cases of NIV. Among 47 contacts without antiviral prophylaxis, 12 became cases (secondary attack rate of 26%), and 1 (8%) of these was asymptomatic. The mean and median serial interval were 2.6 and 3 days, respectively (range: 1-3 days). On average, the authors detected viral RNA copies for 6.6 illness days (treated in time = 5.7 days, not treated in time = 7.1 days; P = 0.06), but they estimated that most patients cease to excrete viable virus by the fifth illness day. Shedding profiles were consistent with the number and severity of symptoms. Compared with other nasopharyngeal specimen types, nasal wash was the most sensitive. These results support the notion that epidemiologic and virologic characteristics of NIV are in many aspects similar to those of seasonal influenza.", "author" : [ { "dropping-particle" : "", "family" : "Suess", "given" : "Thorsten", "non-dropping-particle" : "", "parse-names" : false, "suffix" : "" }, { "dropping-particle" : "", "family" : "Buchholz", "given" : "Udo", "non-dropping-particle" : "", "parse-names" : false, "suffix" : "" }, { "dropping-particle" : "", "family" : "Dupke", "given" : "Susann", "non-dropping-particle" : "", "parse-names" : false, "suffix" : "" }, { "dropping-particle" : "", "family" : "Grunow", "given" : "Roland", "non-dropping-particle" : "", "parse-names" : false, "suffix" : "" }, { "dropping-particle" : "", "family" : "an der Heiden", "given" : "Matthias", "non-dropping-particle" : "", "parse-names" : false, "suffix" : "" }, { "dropping-particle" : "", "family" : "Heider", "given" : "Alla", "non-dropping-particle" : "", "parse-names" : false, "suffix" : "" }, { "dropping-particle" : "", "family" : "Biere", "given" : "Barbara", "non-dropping-particle" : "", "parse-names" : false, "suffix" : "" }, { "dropping-particle" : "", "family" : "Schweiger", "given" : "Brunhilde", "non-dropping-particle" : "", "parse-names" : false, "suffix" : "" }, { "dropping-particle" : "", "family" : "Haas", "given" : "Walter", "non-dropping-particle" : "", "parse-names" : false, "suffix" : "" }, { "dropping-particle" : "", "family" : "Krause", "given" : "G\u00e9rard", "non-dropping-particle" : "", "parse-names" : false, "suffix" : "" } ], "container-title" : "American journal of epidemiology", "id" : "ITEM-1", "issue" : "11", "issued" : { "date-parts" : [ [ "2010", "6", "1" ] ] }, "page" : "1157-64", "title" : "Shedding and transmission of novel influenza virus A/H1N1 infection in households--Germany, 2009.", "type" : "article-journal", "volume" : "171" }, "uris" : [ "http://www.mendeley.com/documents/?uuid=9e75c377-5eaa-489f-8541-5fc7d7890e2c" ] } ], "mendeley" : { "formattedCitation" : "(Suess et al. 2010)", "plainTextFormattedCitation" : "(Suess et al. 2010)", "previouslyFormattedCitation" : "(Suess et al. 2010)"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Suess et al. 2010)</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Germany</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01</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750-2659", "abstract" : "BACKGROUND: To date, little is known about the role of behavioral risk factors for influenza transmission as well as hygiene behavior in the household setting during the influenza pandemic (H1N1) 2009. In a household-based study conducted during 2008/2009, we identified several behavioral risk factors for influenza transmission; 30% of index patients and 30% of household contacts reported increased hand cleaning frequency in the week after symptom onset of the index patient. We conducted another household-based study during the pandemic season 2009/2010.\n\nMETHODS: We identified index patients with laboratory confirmed influenza infection and interviewed household members after illness day 8 of the index patient. Outcome was influenza-like illness (ILI) in a household contact.\n\nRESULTS: We included 108 households. Overall secondary attack rate was 10\u00b71% (27/267) and decreased with increasing age. Apart from being in close daily proximity with the index patient for at least 9 hours, no other behavioral risk factor was associated with secondary ILI. Of all index patients and household contacts, 49% and 55%, respectively, cleaned their hands more often in the week after symptom onset of the index patient (in comparison with 2008/2009 P-value for both &lt;0\u00b701).\n\nCONCLUSIONS: While the study was hampered by its relatively limited size, data suggest that a significantly larger proportion of influenza households practiced good hand hygiene compared to the last pre-pandemic season. This may have led to a different risk factor profile and a delay of the time threshold necessary for transmission among household members with close contact.", "author" : [ { "dropping-particle" : "", "family" : "Remschmidt", "given" : "Cornelius", "non-dropping-particle" : "", "parse-names" : false, "suffix" : "" }, { "dropping-particle" : "", "family" : "St\u00f6cker", "given" : "Petra", "non-dropping-particle" : "", "parse-names" : false, "suffix" : "" }, { "dropping-particle" : "", "family" : "an der Heiden", "given" : "Matthias", "non-dropping-particle" : "", "parse-names" : false, "suffix" : "" }, { "dropping-particle" : "", "family" : "Suess", "given" : "Thorsten", "non-dropping-particle" : "", "parse-names" : false, "suffix" : "" }, { "dropping-particle" : "", "family" : "Luchtenberg", "given" : "Monika", "non-dropping-particle" : "", "parse-names" : false, "suffix" : "" }, { "dropping-particle" : "", "family" : "Schink", "given" : "Susanne B", "non-dropping-particle" : "", "parse-names" : false, "suffix" : "" }, { "dropping-particle" : "", "family" : "Schweiger", "given" : "Brunhilde", "non-dropping-particle" : "", "parse-names" : false, "suffix" : "" }, { "dropping-particle" : "", "family" : "Haas", "given" : "Walter", "non-dropping-particle" : "", "parse-names" : false, "suffix" : "" }, { "dropping-particle" : "", "family" : "Buchholz", "given" : "Udo", "non-dropping-particle" : "", "parse-names" : false, "suffix" : "" } ], "container-title" : "Influenza and other respiratory viruses", "id" : "ITEM-1", "issue" : "3", "issued" : { "date-parts" : [ [ "2013", "5" ] ] }, "page" : "418-25", "title" : "Preventable and non-preventable risk factors for influenza transmission and hygiene behavior in German influenza households, pandemic season (H1N1) 2009/2010.", "type" : "article-journal", "volume" : "7" }, "uris" : [ "http://www.mendeley.com/documents/?uuid=a85a6c11-faa0-432b-9176-0475ac0a372a" ] } ], "mendeley" : { "formattedCitation" : "(Remschmidt et al. 2013)", "plainTextFormattedCitation" : "(Remschmidt et al. 2013)", "previouslyFormattedCitation" : "(Remschmidt et al. 2013)"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Remschmidt et al. 2013)</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Edmonton, Canad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302</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873-5967", "abstract" : "BACKGROUND: In April 2009, a novel influenza A, subtype H1N1, now referred to as the Pandemic (H1N1) 2009 virus (pH1N1), began circulating in countries around the world. Describing the transmission characteristics of this novel influenza A virus is important to predict current, and future, disease spread. The Public Health response to the first wave of pH1N1 in Alberta focused on the identification and management of secondary cases within households.\n\nOBJECTIVES: The purpose of this study was to describe transmission characteristics of pH1N1 in households in Edmonton, the capital city of Alberta, during the first wave, and to identify the serial interval and secondary attack rate (SAR) in this setting.\n\nSTUDY DESIGN: This is a prospective analysis of pH1N1 household transmission within 87 urban Canadian households between April 30 and June 9, 2009; with each household having at least one laboratory-confirmed case. The secondary attack rate was calculated in the 262 household contacts using a weighted average by number of susceptible individuals in each household. The serial interval, or time to illness in secondary cases, was analyzed using survival analysis with a Weibull model.\n\nRESULTS: Within the 87 households, 42 (48.3%) had no secondary cases develop; 25 (28.7%) had one secondary case develop; and 20 (22.9%) had more than one secondary case develop. The secondary attack rate did not decrease with increasing household size and households with two members exhibited the lowest secondary attack rate at 14.1%. Children under the age of 19, and individuals with an underlying medical condition, were at increased risk (p&lt;0.05) of becoming a secondary case. The overall secondary attack rate among the 262 susceptible household contacts was 30.2% (95% CI: 12.6-52.2). The median serial interval for pH1N1 transmission was 3.4 days (95% CI: 2.9-3.9).\n\nCONCLUSIONS: The identified transmission characteristics of pH1N1 among Canadian households differ slightly from other previously reported North American estimates, but are in keeping with historical transmission rates of pandemic influenza viruses.", "author" : [ { "dropping-particle" : "", "family" : "Sikora", "given" : "Christopher", "non-dropping-particle" : "", "parse-names" : false, "suffix" : "" }, { "dropping-particle" : "", "family" : "Fan", "given" : "Shihe", "non-dropping-particle" : "", "parse-names" : false, "suffix" : "" }, { "dropping-particle" : "", "family" : "Golonka", "given" : "Richard", "non-dropping-particle" : "", "parse-names" : false, "suffix" : "" }, { "dropping-particle" : "", "family" : "Sturtevant", "given" : "Doris", "non-dropping-particle" : "", "parse-names" : false, "suffix" : "" }, { "dropping-particle" : "", "family" : "Gratrix", "given" : "Jennifer", "non-dropping-particle" : "", "parse-names" : false, "suffix" : "" }, { "dropping-particle" : "", "family" : "Lee", "given" : "Bonita E", "non-dropping-particle" : "", "parse-names" : false, "suffix" : "" }, { "dropping-particle" : "", "family" : "Jaipaul", "given" : "Joy", "non-dropping-particle" : "", "parse-names" : false, "suffix" : "" }, { "dropping-particle" : "", "family" : "Johnson", "given" : "Marcia", "non-dropping-particle" : "", "parse-names" : false, "suffix" : "" } ], "container-title" : "Journal of clinical virology : the official publication of the Pan American Society for Clinical Virology", "id" : "ITEM-1", "issue" : "2", "issued" : { "date-parts" : [ [ "2010", "10" ] ] }, "page" : "90-3", "title" : "Transmission of pandemic influenza A (H1N1) 2009 within households: Edmonton, Canada.", "type" : "article-journal", "volume" : "49" }, "uris" : [ "http://www.mendeley.com/documents/?uuid=2d172a3f-86a1-4923-a7b0-367426b6fce2" ] } ], "mendeley" : { "formattedCitation" : "(Sikora et al. 2010)", "plainTextFormattedCitation" : "(Sikora et al. 2010)", "previouslyFormattedCitation" : "(Sikora et al. 2010)"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Sikora et al. 2010)</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Ontario, Canad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03</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471-2458", "abstract" : "BACKGROUND: Understanding transmission dynamics of the pandemic influenza A (H1N1) virus in various exposure settings and determining whether transmissibility differed from seasonal influenza viruses was a priority for decision making on mitigation strategies at the beginning of the pandemic. The objective of this study was to estimate household secondary attack rates for pandemic influenza in a susceptible population where control measures had yet to be implemented.\n\nMETHODS: All Ontario local health units were invited to participate; seven health units volunteered. For all laboratory-confirmed cases reported between April 24 and June 18, 2009, participating health units performed contact tracing to detect secondary cases among household contacts. In total, 87 cases and 266 household contacts were included in this study. Secondary cases were defined as any household member with new onset of acute respiratory illness (fever or two or more respiratory symptoms) or influenza-like illness (fever plus one additional respiratory symptom). Attack rates were estimated using both case definitions.\n\nRESULTS: Secondary attack rates were estimated at 10.3% (95% CI 6.8-14.7) for secondary cases with influenza-like illness and 20.2% (95% CI 15.4-25.6) for secondary cases with acute respiratory illness. For both case definitions, attack rates were significantly higher in children under 16 years than adults (25.4% and 42.4% compared to 7.6% and 17.2%). The median time between symptom onset in the primary case and the secondary case was estimated at 3.0 days.\n\nCONCLUSIONS: Secondary attack rates for pandemic influenza A (H1N1) were comparable to seasonal influenza estimates suggesting similarities in transmission. High secondary attack rates in children provide additional support for increased susceptibility to infection.", "author" : [ { "dropping-particle" : "", "family" : "Savage", "given" : "Rachel", "non-dropping-particle" : "", "parse-names" : false, "suffix" : "" }, { "dropping-particle" : "", "family" : "Whelan", "given" : "Michael", "non-dropping-particle" : "", "parse-names" : false, "suffix" : "" }, { "dropping-particle" : "", "family" : "Johnson", "given" : "Ian", "non-dropping-particle" : "", "parse-names" : false, "suffix" : "" }, { "dropping-particle" : "", "family" : "Rea", "given" : "Elizabeth", "non-dropping-particle" : "", "parse-names" : false, "suffix" : "" }, { "dropping-particle" : "", "family" : "LaFreniere", "given" : "Marie", "non-dropping-particle" : "", "parse-names" : false, "suffix" : "" }, { "dropping-particle" : "", "family" : "Rosella", "given" : "Laura C", "non-dropping-particle" : "", "parse-names" : false, "suffix" : "" }, { "dropping-particle" : "", "family" : "Lam", "given" : "Freda", "non-dropping-particle" : "", "parse-names" : false, "suffix" : "" }, { "dropping-particle" : "", "family" : "Badiani", "given" : "Tina", "non-dropping-particle" : "", "parse-names" : false, "suffix" : "" }, { "dropping-particle" : "", "family" : "Winter", "given" : "Anne-Luise", "non-dropping-particle" : "", "parse-names" : false, "suffix" : "" }, { "dropping-particle" : "", "family" : "Carr", "given" : "Deborah J", "non-dropping-particle" : "", "parse-names" : false, "suffix" : "" }, { "dropping-particle" : "", "family" : "Frenette", "given" : "Crystal", "non-dropping-particle" : "", "parse-names" : false, "suffix" : "" }, { "dropping-particle" : "", "family" : "Horn", "given" : "Maureen", "non-dropping-particle" : "", "parse-names" : false, "suffix" : "" }, { "dropping-particle" : "", "family" : "Dooling", "given" : "Kathleen", "non-dropping-particle" : "", "parse-names" : false, "suffix" : "" }, { "dropping-particle" : "", "family" : "Varia", "given" : "Monali", "non-dropping-particle" : "", "parse-names" : false, "suffix" : "" }, { "dropping-particle" : "", "family" : "Holt", "given" : "Anne-Marie", "non-dropping-particle" : "", "parse-names" : false, "suffix" : "" }, { "dropping-particle" : "", "family" : "Sunil", "given" : "Vidya", "non-dropping-particle" : "", "parse-names" : false, "suffix" : "" }, { "dropping-particle" : "", "family" : "Grift", "given" : "Catherine", "non-dropping-particle" : "", "parse-names" : false, "suffix" : "" }, { "dropping-particle" : "", "family" : "Paget", "given" : "Eleanor", "non-dropping-particle" : "", "parse-names" : false, "suffix" : "" }, { "dropping-particle" : "", "family" : "King", "given" : "Michael", "non-dropping-particle" : "", "parse-names" : false, "suffix" : "" }, { "dropping-particle" : "", "family" : "Barbaro", "given" : "John", "non-dropping-particle" : "", "parse-names" : false, "suffix" : "" }, { "dropping-particle" : "", "family" : "Crowcroft", "given" : "Natasha S", "non-dropping-particle" : "", "parse-names" : false, "suffix" : "" } ], "container-title" : "BMC public health", "id" : "ITEM-1", "issue" : "1", "issued" : { "date-parts" : [ [ "2011", "1" ] ] }, "page" : "234", "title" : "Assessing secondary attack rates among household contacts at the beginning of the influenza A (H1N1) pandemic in Ontario, Canada, April-June 2009: a prospective, observational study.", "type" : "article-journal", "volume" : "11" }, "uris" : [ "http://www.mendeley.com/documents/?uuid=ba940bbb-f215-41b8-892c-74b718b49934" ] } ], "mendeley" : { "formattedCitation" : "(Savage et al. 2011)", "plainTextFormattedCitation" : "(Savage et al. 2011)", "previouslyFormattedCitation" : "(Savage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Savage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Los Lagos, Chile</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35</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60-7917", "abstract" : "On 17 May 2009, the first two cases of 2009 pandemic influenza A(H1N1) were confirmed in the Metropolitan region (Santiago, Chile). On 6 June 2009, Chile reported 500 confirmed cases, seven severe and two fatal. Because six of the severe cases and the two deaths occurred in the region of Los Lagos in southern Chile, a retrospective study was conducted using data on emergency room visits as well as laboratory viral surveillance, during the period from 1 April to 31 May, in order to establish the date of the beginning of the outbreak. From 1 to 27 June, data were collected in real time, to establish the real magnitude of the outbreak, describe its transmission, clinical severity and secondary attack rates. Confirmed cases, their household contacts and healthcare workers were interviewed. This analysis showed that the outbreak in Los Lagos started on 28 April. By 27 June, a total of 14.559 clinical cases were identified, affecting mostly 5-19 year-olds. The effective reproduction number during the initial phase (20 days) was 1.8 (1.6-2.0). Of the 190 confirmed cases with severe acute respiratory infection, 71 (37.4%) presented a risk condition or underlying illness.", "author" : [ { "dropping-particle" : "", "family" : "Pedroni", "given" : "E", "non-dropping-particle" : "", "parse-names" : false, "suffix" : "" }, { "dropping-particle" : "", "family" : "Garcia", "given" : "M", "non-dropping-particle" : "", "parse-names" : false, "suffix" : "" }, { "dropping-particle" : "", "family" : "Espinola", "given" : "V", "non-dropping-particle" : "", "parse-names" : false, "suffix" : "" }, { "dropping-particle" : "", "family" : "Guerrero", "given" : "A", "non-dropping-particle" : "", "parse-names" : false, "suffix" : "" }, { "dropping-particle" : "", "family" : "Gonzalez", "given" : "C", "non-dropping-particle" : "", "parse-names" : false, "suffix" : "" }, { "dropping-particle" : "", "family" : "Olea", "given" : "A", "non-dropping-particle" : "", "parse-names" : false, "suffix" : "" }, { "dropping-particle" : "", "family" : "Calvo", "given" : "M", "non-dropping-particle" : "", "parse-names" : false, "suffix" : "" }, { "dropping-particle" : "", "family" : "Martorell", "given" : "B", "non-dropping-particle" : "", "parse-names" : false, "suffix" : "" }, { "dropping-particle" : "", "family" : "Winkler", "given" : "M", "non-dropping-particle" : "", "parse-names" : false, "suffix" : "" }, { "dropping-particle" : "", "family" : "Carrasco", "given" : "Mv", "non-dropping-particle" : "", "parse-names" : false, "suffix" : "" }, { "dropping-particle" : "", "family" : "Vergara", "given" : "Ja", "non-dropping-particle" : "", "parse-names" : false, "suffix" : "" }, { "dropping-particle" : "", "family" : "Ulloa", "given" : "J", "non-dropping-particle" : "", "parse-names" : false, "suffix" : "" }, { "dropping-particle" : "", "family" : "Carrazana", "given" : "Am", "non-dropping-particle" : "", "parse-names" : false, "suffix" : "" }, { "dropping-particle" : "", "family" : "Mujica", "given" : "O", "non-dropping-particle" : "", "parse-names" : false, "suffix" : "" }, { "dropping-particle" : "", "family" : "Villarroel", "given" : "Je", "non-dropping-particle" : "", "parse-names" : false, "suffix" : "" }, { "dropping-particle" : "", "family" : "Labrana", "given" : "M", "non-dropping-particle" : "", "parse-names" : false, "suffix" : "" }, { "dropping-particle" : "", "family" : "Vargas", "given" : "M", "non-dropping-particle" : "", "parse-names" : false, "suffix" : "" }, { "dropping-particle" : "", "family" : "Gonzalez", "given" : "P", "non-dropping-particle" : "", "parse-names" : false, "suffix" : "" }, { "dropping-particle" : "", "family" : "Caceres", "given" : "L", "non-dropping-particle" : "", "parse-names" : false, "suffix" : "" }, { "dropping-particle" : "", "family" : "Zamorano", "given" : "Cg", "non-dropping-particle" : "", "parse-names" : false, "suffix" : "" }, { "dropping-particle" : "", "family" : "Momberg", "given" : "R", "non-dropping-particle" : "", "parse-names" : false, "suffix" : "" }, { "dropping-particle" : "", "family" : "Munoz", "given" : "G", "non-dropping-particle" : "", "parse-names" : false, "suffix" : "" }, { "dropping-particle" : "", "family" : "Rocco", "given" : "J", "non-dropping-particle" : "", "parse-names" : false, "suffix" : "" }, { "dropping-particle" : "", "family" : "Bosque", "given" : "V", "non-dropping-particle" : "", "parse-names" : false, "suffix" : "" }, { "dropping-particle" : "", "family" : "Gallardo", "given" : "A", "non-dropping-particle" : "", "parse-names" : false, "suffix" : "" }, { "dropping-particle" : "", "family" : "Elgueta", "given" : "J", "non-dropping-particle" : "", "parse-names" : false, "suffix" : "" }, { "dropping-particle" : "", "family" : "Vega", "given" : "J", "non-dropping-particle" : "", "parse-names" : false, "suffix" : "" } ], "container-title" : "Euro surveillance : bulletin Europ\u00e9en sur les maladies transmissibles = European communicable disease bulletin", "id" : "ITEM-1", "issue" : "1", "issued" : { "date-parts" : [ [ "2010", "1", "7" ] ] }, "title" : "Outbreak of 2009 pandemic influenza A(H1N1), Los Lagos, Chile, April-June 2009.", "type" : "article-journal", "volume" : "15" }, "uris" : [ "http://www.mendeley.com/documents/?uuid=d4c4dde4-d1fd-43fe-aaa3-757eab99507d" ] } ], "mendeley" : { "formattedCitation" : "(Pedroni et al. 2010)", "plainTextFormattedCitation" : "(Pedroni et al. 2010)", "previouslyFormattedCitation" : "(Pedroni et al. 2010)"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Pedroni et al. 2010)</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United Kingdom</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05</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080-6059", "abstract" : "The United Kingdom implemented a containment strategy for pandemic (H1N1) 2009 through administering antiviral agents (AVs) to patients and their close contacts. This observational household cohort study describes the effect of AVs on household transmission. We followed 285 confirmed primary cases in 259 households with 761 contacts. At 2 weeks, the confirmed secondary attack rate (SAR) was 8.1% (62/761) and significantly higher in persons &lt;16 years of age than in those &gt;50 years of age (18.9% vs. 1.2%, p&lt;0.001). Early (&lt;48 hours) treatment of primary case-patients reduced SAR (4.5% vs. 10.6%, p = 0.003). The SAR in child contacts was 33.3% (10/30) when the primary contact was a woman and 2.9% (1/34) when the primary contact was a man (p = 0.010). Of 53 confirmed secondary case-patients, 45 had not received AV prophylaxis. The effectiveness of AV prophylaxis in preventing infection was 92%.", "author" : [ { "dropping-particle" : "", "family" : "Pebody", "given" : "Richard G", "non-dropping-particle" : "", "parse-names" : false, "suffix" : "" }, { "dropping-particle" : "", "family" : "Harris", "given" : "Ross", "non-dropping-particle" : "", "parse-names" : false, "suffix" : "" }, { "dropping-particle" : "", "family" : "Kafatos", "given" : "George", "non-dropping-particle" : "", "parse-names" : false, "suffix" : "" }, { "dropping-particle" : "", "family" : "Chamberland", "given" : "Mary", "non-dropping-particle" : "", "parse-names" : false, "suffix" : "" }, { "dropping-particle" : "", "family" : "Campbell", "given" : "Colin", "non-dropping-particle" : "", "parse-names" : false, "suffix" : "" }, { "dropping-particle" : "", "family" : "Nguyen-Van-Tam", "given" : "Jonathan S", "non-dropping-particle" : "", "parse-names" : false, "suffix" : "" }, { "dropping-particle" : "", "family" : "McLean", "given" : "Estelle", "non-dropping-particle" : "", "parse-names" : false, "suffix" : "" }, { "dropping-particle" : "", "family" : "Andrews", "given" : "Nick", "non-dropping-particle" : "", "parse-names" : false, "suffix" : "" }, { "dropping-particle" : "", "family" : "White", "given" : "Peter J", "non-dropping-particle" : "", "parse-names" : false, "suffix" : "" }, { "dropping-particle" : "", "family" : "Wynne-Evans", "given" : "Edward", "non-dropping-particle" : "", "parse-names" : false, "suffix" : "" }, { "dropping-particle" : "", "family" : "Green", "given" : "Jon", "non-dropping-particle" : "", "parse-names" : false, "suffix" : "" }, { "dropping-particle" : "", "family" : "Ellis", "given" : "Joanna", "non-dropping-particle" : "", "parse-names" : false, "suffix" : "" }, { "dropping-particle" : "", "family" : "Wreghitt", "given" : "Tim", "non-dropping-particle" : "", "parse-names" : false, "suffix" : "" }, { "dropping-particle" : "", "family" : "Bracebridge", "given" : "Sam", "non-dropping-particle" : "", "parse-names" : false, "suffix" : "" }, { "dropping-particle" : "", "family" : "Ihekweazu", "given" : "Chikwe", "non-dropping-particle" : "", "parse-names" : false, "suffix" : "" }, { "dropping-particle" : "", "family" : "Oliver", "given" : "Isabel", "non-dropping-particle" : "", "parse-names" : false, "suffix" : "" }, { "dropping-particle" : "", "family" : "Smith", "given" : "Gillian", "non-dropping-particle" : "", "parse-names" : false, "suffix" : "" }, { "dropping-particle" : "", "family" : "Hawkins", "given" : "Colin", "non-dropping-particle" : "", "parse-names" : false, "suffix" : "" }, { "dropping-particle" : "", "family" : "Salmon", "given" : "Roland", "non-dropping-particle" : "", "parse-names" : false, "suffix" : "" }, { "dropping-particle" : "", "family" : "Smyth", "given" : "Bryan", "non-dropping-particle" : "", "parse-names" : false, "suffix" : "" }, { "dropping-particle" : "", "family" : "McMenamin", "given" : "Jim", "non-dropping-particle" : "", "parse-names" : false, "suffix" : "" }, { "dropping-particle" : "", "family" : "Zambon", "given" : "Maria", "non-dropping-particle" : "", "parse-names" : false, "suffix" : "" }, { "dropping-particle" : "", "family" : "Phin", "given" : "Nick", "non-dropping-particle" : "", "parse-names" : false, "suffix" : "" }, { "dropping-particle" : "", "family" : "Watson", "given" : "John M", "non-dropping-particle" : "", "parse-names" : false, "suffix" : "" } ], "container-title" : "Emerging infectious diseases", "id" : "ITEM-1", "issue" : "6", "issued" : { "date-parts" : [ [ "2011", "6" ] ] }, "page" : "990-9", "title" : "Use of antiviral drugs to reduce household transmission of pandemic (H1N1) 2009, United Kingdom.", "type" : "article-journal", "volume" : "17" }, "uris" : [ "http://www.mendeley.com/documents/?uuid=7b8d9ba9-1635-4b53-ba13-e218ee1a37ef" ] } ], "mendeley" : { "formattedCitation" : "(Pebody et al. 2011)", "plainTextFormattedCitation" : "(Pebody et al. 2011)", "previouslyFormattedCitation" : "(Pebody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Pebody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Quebec City, Canad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29</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37-6591", "abstract" : "BACKGROUND: Characterizing household transmission of the 2009 pandemic A/H1N1 influenza virus (pH1N1) is critical for the design of effective public health measures to mitigate spread. Our objectives were to estimate the secondary attack rates (SARs), the proportion of asymptomatic infections, and risk factors for pH1N1 transmission within households on the basis of active clinical follow-up and laboratory-confirmed outcomes.\n\nMETHODS: We conducted a prospective observational study during the period May-July 2009 (ie, during the first wave of the pH1N1 pandemic) in Quebec City, Canada. We assessed pH1N1 transmission in 42 households (including 43 primary case patients and 119 contacts). Clinical data were prospectively collected during serial household visits. Secondary case patients were identified by clinical criteria and laboratory diagnostic tests, including serological and molecular methods.\n\nRESULTS: We identified 53 laboratory-confirmed secondary case patients with pH1N1 virus infection, for an SAR of 45% (95% confidence interval [CI], 35.6%-53.5%). Thirty-four (81%) of the households had \u22651 confirmed secondary case patient. The mean serial interval between onset of primary and confirmed secondary cases was 3.9 days (median interval, 3 days). Influenza-like illness (fever and cough or sore throat) developed in 29% (95% CI, 20.5%-36.7%) of household contacts. Five (9.4%) of secondary case patients were asymptomatic. Young children (&lt;7 years of age) were at highest risk of developing laboratory-confirmed influenza-like illness. Primary case patients with both diarrhea and vomiting were the most likely to transmit pH1N1.\n\nCONCLUSION: Household transmission of pH1N1 may be substantially greater than previously estimated, especially in association with clinical presentations that include gastrointestinal complaints. Approximately 10% of pH1N1 infections acquired in the household may be asymptomatic.", "author" : [ { "dropping-particle" : "", "family" : "Papenburg", "given" : "Jesse", "non-dropping-particle" : "", "parse-names" : false, "suffix" : "" }, { "dropping-particle" : "", "family" : "Baz", "given" : "Mariana", "non-dropping-particle" : "", "parse-names" : false, "suffix" : "" }, { "dropping-particle" : "", "family" : "Hamelin", "given" : "Marie-\u00c8ve", "non-dropping-particle" : "", "parse-names" : false, "suffix" : "" }, { "dropping-particle" : "", "family" : "Rh\u00e9aume", "given" : "Chantal", "non-dropping-particle" : "", "parse-names" : false, "suffix" : "" }, { "dropping-particle" : "", "family" : "Carbonneau", "given" : "Julie", "non-dropping-particle" : "", "parse-names" : false, "suffix" : "" }, { "dropping-particle" : "", "family" : "Ouakki", "given" : "Manale", "non-dropping-particle" : "", "parse-names" : false, "suffix" : "" }, { "dropping-particle" : "", "family" : "Rouleau", "given" : "Isabelle", "non-dropping-particle" : "", "parse-names" : false, "suffix" : "" }, { "dropping-particle" : "", "family" : "Hardy", "given" : "Isabelle", "non-dropping-particle" : "", "parse-names" : false, "suffix" : "" }, { "dropping-particle" : "", "family" : "Skowronski", "given" : "Danuta", "non-dropping-particle" : "", "parse-names" : false, "suffix" : "" }, { "dropping-particle" : "", "family" : "Roger", "given" : "Michel", "non-dropping-particle" : "", "parse-names" : false, "suffix" : "" }, { "dropping-particle" : "", "family" : "Charest", "given" : "Hugues", "non-dropping-particle" : "", "parse-names" : false, "suffix" : "" }, { "dropping-particle" : "", "family" : "Serres", "given" : "Gaston", "non-dropping-particle" : "De", "parse-names" : false, "suffix" : "" }, { "dropping-particle" : "", "family" : "Boivin", "given" : "Guy", "non-dropping-particle" : "", "parse-names" : false, "suffix" : "" } ], "container-title" : "Clinical infectious diseases : an official publication of the Infectious Diseases Society of America", "id" : "ITEM-1", "issue" : "9", "issued" : { "date-parts" : [ [ "2010", "11", "1" ] ] }, "page" : "1033-41", "title" : "Household transmission of the 2009 pandemic A/H1N1 influenza virus: elevated laboratory\u2010confirmed secondary attack rates and evidence of asymptomatic infections.", "type" : "article-journal", "volume" : "51" }, "uris" : [ "http://www.mendeley.com/documents/?uuid=bce9d153-3187-48d9-ad00-fb1c69d73c04" ] } ], "mendeley" : { "formattedCitation" : "(Papenburg et al. 2010)", "plainTextFormattedCitation" : "(Papenburg et al. 2010)", "previouslyFormattedCitation" : "(Papenburg et al. 2010)"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Papenburg et al. 2010)</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Kobe City, Japan</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76</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60-7917", "abstract" : "This report describes the assessment of the secondary attack rate (SAR) and the effectiveness of post-exposure antiviral prophylaxis among household contacts in the first domestic outbreak of a novel influenza A(H1N1)v between mid-May and early June 2009 in Kobe city, Japan. Of the 293 subjects, 14 (4.8%) household contacts met the case definition and most secondary cases were probably infected around the time of symptom onset date of the respective index case. The SAR among household contacts who did not receive prophylaxis was 7.6%, similar to the rate of seasonal influenza, and the attack rate in siblings was significantly higher than that in parents. We conclude that it is important to establish routine infection control measures for households in order to prevent the spread of the virus among household contacts and, possibly, to the community. We could not conclude whether antiviral prophylaxis was effective or not. However, among close contacts with underlying disease who received prophylaxis, nobody developed a severe form of the disease.", "author" : [ { "dropping-particle" : "", "family" : "Odaira", "given" : "F", "non-dropping-particle" : "", "parse-names" : false, "suffix" : "" }, { "dropping-particle" : "", "family" : "Takahashi", "given" : "H", "non-dropping-particle" : "", "parse-names" : false, "suffix" : "" }, { "dropping-particle" : "", "family" : "Toyokawa", "given" : "T", "non-dropping-particle" : "", "parse-names" : false, "suffix" : "" }, { "dropping-particle" : "", "family" : "Tsuchihashi", "given" : "Y", "non-dropping-particle" : "", "parse-names" : false, "suffix" : "" }, { "dropping-particle" : "", "family" : "Kodama", "given" : "T", "non-dropping-particle" : "", "parse-names" : false, "suffix" : "" }, { "dropping-particle" : "", "family" : "Yahata", "given" : "Y", "non-dropping-particle" : "", "parse-names" : false, "suffix" : "" }, { "dropping-particle" : "", "family" : "Sunagawa", "given" : "T", "non-dropping-particle" : "", "parse-names" : false, "suffix" : "" }, { "dropping-particle" : "", "family" : "Taniguchi", "given" : "K", "non-dropping-particle" : "", "parse-names" : false, "suffix" : "" }, { "dropping-particle" : "", "family" : "Okabe", "given" : "N", "non-dropping-particle" : "", "parse-names" : false, "suffix" : "" } ], "container-title" : "Euro surveillance : bulletin Europ\u00e9en sur les maladies transmissibles = European communicable disease bulletin", "id" : "ITEM-1", "issue" : "35", "issued" : { "date-parts" : [ [ "2009", "1" ] ] }, "title" : "Assessment of secondary attack rate and effectiveness of antiviral prophylaxis among household contacts in an influenza A(H1N1)v outbreak in Kobe, Japan, May-June 2009.", "type" : "article-journal", "volume" : "14" }, "uris" : [ "http://www.mendeley.com/documents/?uuid=ef52ad86-5c98-493d-a8bd-aa93e9429800" ] } ], "mendeley" : { "formattedCitation" : "(Odaira et al. 2009)", "plainTextFormattedCitation" : "(Odaira et al. 2009)", "previouslyFormattedCitation" : "(Odaira et al. 2009)"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Odaira et al. 2009)</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Japan</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14</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473-2300", "abstract" : "This study investigated household transmission data for influenza (H1N1-2009) in Japan in order to quantify the age-specific risk of infection and estimate the impact of antiviral treatment on the risk of household transmission. Among a total of 1547 households, involving 4609 household contacts, the secondary attack ratio (SAR) was estimated to be 11.4%. School children aged 5 - 18 years dominated the index cases. Age-specific infectiousness and susceptibility were highest among 0 - 4-year olds, with SAR estimated at 19.4% and 29.6%, respectively. Zanamivir treatment within 24 and 24 - 48 h of illness onset in index cases, respectively, reduced the risk of household transmission to 0.57 (95% CI 0.44, 0.73) and 0.58 (95% CI 0.38, 0.86) times that among those receiving the same treatment at &gt; 48 h and those not receiving treatment. The preventive performance of antiviral treatment and prophylaxis should be further examined in randomized controlled trials.", "author" : [ { "dropping-particle" : "", "family" : "Nishiura", "given" : "H", "non-dropping-particle" : "", "parse-names" : false, "suffix" : "" }, { "dropping-particle" : "", "family" : "Oshitani", "given" : "H", "non-dropping-particle" : "", "parse-names" : false, "suffix" : "" } ], "container-title" : "The Journal of international medical research", "id" : "ITEM-1", "issue" : "2", "issued" : { "date-parts" : [ [ "2011", "1" ] ] }, "page" : "619-28", "title" : "Household transmission of influenza (H1N1-2009) in Japan: age-specificity and reduction of household transmission risk by zanamivir treatment.", "type" : "article-journal", "volume" : "39" }, "uris" : [ "http://www.mendeley.com/documents/?uuid=32b98fbf-2966-4749-a120-3939c7211252" ] } ], "mendeley" : { "formattedCitation" : "(Nishiura and Oshitani 2011)", "plainTextFormattedCitation" : "(Nishiura and Oshitani 2011)", "previouslyFormattedCitation" : "(Nishiura and Oshitani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Nishiura and Oshitani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Japan</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79</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author" : [ { "dropping-particle" : "", "family" : "Hirotsu", "given" : "Nobuo", "non-dropping-particle" : "", "parse-names" : false, "suffix" : "" }, { "dropping-particle" : "", "family" : "Hasegawa", "given" : "Takahiro", "non-dropping-particle" : "", "parse-names" : false, "suffix" : "" }, { "dropping-particle" : "", "family" : "Ikematsu", "given" : "Hideyuki", "non-dropping-particle" : "", "parse-names" : false, "suffix" : "" }, { "dropping-particle" : "", "family" : "Iwaki", "given" : "Norio", "non-dropping-particle" : "", "parse-names" : false, "suffix" : "" }, { "dropping-particle" : "", "family" : "Kawai", "given" : "Naoki", "non-dropping-particle" : "", "parse-names" : false, "suffix" : "" } ], "container-title" : "Infl", "id" : "ITEM-1", "issue" : "Supplement 1", "issued" : { "date-parts" : [ [ "2011" ] ] }, "page" : "324-327", "title" : "Transmission of pandemic H1N1 2009 influenza in households and school settings : comparison with seasonal influenza", "type" : "article-journal", "volume" : "5" }, "uris" : [ "http://www.mendeley.com/documents/?uuid=d9095b31-c479-47a0-b597-c84aed05f657" ] } ], "mendeley" : { "formattedCitation" : "(Hirotsu et al. 2011)", "plainTextFormattedCitation" : "(Hirotsu et al. 2011)", "previouslyFormattedCitation" : "(Hirotsu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Hirotsu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Osaka, Japan</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261</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32-2742", "abstract" : "OBJECTIVE: To assess household transmission of pandemic influenza A (H1N1) and effectiveness of postexposure prophylaxis (PEP) of antiviral drugs among household contacts of patients during the first pandemic influenza A (H1N1) outbreak in Osaka, Japan in May 2009.\n\nMETHODS: Active surveillance of patients and their families was conducted. Public Health Center staff visited each home with an infected patient and advised every household member with regard to precautionary measures, and PEP was provided to household contacts to prevent secondary infection. We analyzed the effectiveness of PEP and characteristics of secondary infection.\n\nRESULTS: The secondary attack rate (SAR) among household contacts was 3.7%. The SAR among household contacts without PEP was 26.1%. However, the SAR among those with PEP was 0.6%. Only two of 331 household contacts with PEP became infected. One of the two was infected with an oseltamivir-resistant strain. Analysis of SAR by age group showed that those under 20 years of age were at higher risk than those over 20 (relative risk [RR]\u00a0=\u00a07.9; 95% confidence interval [CI]\u00a0=\u00a02.24-27.8). Significant differences with respect to sex, number of household contacts, and use of antiviral medications in the index cases were not observed.\n\nCONCLUSIONS: Our present results indicate that PEP is effective for preventing secondary H1N1 infection among household contacts.", "author" : [ { "dropping-particle" : "", "family" : "Komiya", "given" : "N", "non-dropping-particle" : "", "parse-names" : false, "suffix" : "" }, { "dropping-particle" : "", "family" : "Gu", "given" : "Y", "non-dropping-particle" : "", "parse-names" : false, "suffix" : "" }, { "dropping-particle" : "", "family" : "Kamiya", "given" : "H", "non-dropping-particle" : "", "parse-names" : false, "suffix" : "" }, { "dropping-particle" : "", "family" : "Yahata", "given" : "Y", "non-dropping-particle" : "", "parse-names" : false, "suffix" : "" }, { "dropping-particle" : "", "family" : "Yasui", "given" : "Y", "non-dropping-particle" : "", "parse-names" : false, "suffix" : "" }, { "dropping-particle" : "", "family" : "Taniguchi", "given" : "K", "non-dropping-particle" : "", "parse-names" : false, "suffix" : "" }, { "dropping-particle" : "", "family" : "Okabe", "given" : "N", "non-dropping-particle" : "", "parse-names" : false, "suffix" : "" } ], "container-title" : "The Journal of infection", "id" : "ITEM-1", "issue" : "4", "issued" : { "date-parts" : [ [ "2010", "10" ] ] }, "page" : "284-8", "title" : "Household transmission of pandemic 2009 influenza A (H1N1) virus in Osaka, Japan in May 2009.", "type" : "article-journal", "volume" : "61" }, "uris" : [ "http://www.mendeley.com/documents/?uuid=687719fc-84a2-4eff-96e6-d787bec8e632" ] } ], "mendeley" : { "formattedCitation" : "(Komiya et al. 2010)", "plainTextFormattedCitation" : "(Komiya et al. 2010)", "previouslyFormattedCitation" : "(Komiya et al. 2010)"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Komiya et al. 2010)</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San Antonio, TX</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48</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080-6059", "abstract" : "To assess household transmission of pandemic (H1N1) 2009 in San Antonio, Texas, USA, during April 15-May 8, 2009, we investigated 77 households. The index case-patient was defined as the household member with the earliest onset date of symptoms of acute respiratory infection (ARI), influenza-like illness (ILI), or laboratory-confirmed pandemic (H1N1) 2009. Median interval between illness onset in index and secondary case-patients was 4 days (range 1-9 days); the index case-patient was likely to be &lt; or =18 years of age (p = 0.034). The secondary attack rate was 4% for pandemic (H1N1) 2009, 9% for ILI, and 13% for ARI. The secondary attack rate was highest for children &lt;5 years of age (8%-19%) and lowest for adults &gt; or =50 years of age (4%-12%). Early in the outbreak, household transmission primarily occurred from children to other household members and was lower than the transmission rate for seasonal influenza.", "author" : [ { "dropping-particle" : "", "family" : "Morgan", "given" : "Oliver W", "non-dropping-particle" : "", "parse-names" : false, "suffix" : "" }, { "dropping-particle" : "", "family" : "Parks", "given" : "Sharyn", "non-dropping-particle" : "", "parse-names" : false, "suffix" : "" }, { "dropping-particle" : "", "family" : "Shim", "given" : "Trudi", "non-dropping-particle" : "", "parse-names" : false, "suffix" : "" }, { "dropping-particle" : "", "family" : "Blevins", "given" : "Patricia A", "non-dropping-particle" : "", "parse-names" : false, "suffix" : "" }, { "dropping-particle" : "", "family" : "Lucas", "given" : "Pauline M", "non-dropping-particle" : "", "parse-names" : false, "suffix" : "" }, { "dropping-particle" : "", "family" : "Sanchez", "given" : "Roger", "non-dropping-particle" : "", "parse-names" : false, "suffix" : "" }, { "dropping-particle" : "", "family" : "Walea", "given" : "Nancy", "non-dropping-particle" : "", "parse-names" : false, "suffix" : "" }, { "dropping-particle" : "", "family" : "Loustalot", "given" : "Fleetwood", "non-dropping-particle" : "", "parse-names" : false, "suffix" : "" }, { "dropping-particle" : "", "family" : "Duffy", "given" : "Mark R", "non-dropping-particle" : "", "parse-names" : false, "suffix" : "" }, { "dropping-particle" : "", "family" : "Shim", "given" : "Matthew J", "non-dropping-particle" : "", "parse-names" : false, "suffix" : "" }, { "dropping-particle" : "", "family" : "Guerra", "given" : "Sandra", "non-dropping-particle" : "", "parse-names" : false, "suffix" : "" }, { "dropping-particle" : "", "family" : "Guerra", "given" : "Fernando", "non-dropping-particle" : "", "parse-names" : false, "suffix" : "" }, { "dropping-particle" : "", "family" : "Mills", "given" : "Gwen", "non-dropping-particle" : "", "parse-names" : false, "suffix" : "" }, { "dropping-particle" : "", "family" : "Verani", "given" : "Jennifer", "non-dropping-particle" : "", "parse-names" : false, "suffix" : "" }, { "dropping-particle" : "", "family" : "Alsip", "given" : "Bryan", "non-dropping-particle" : "", "parse-names" : false, "suffix" : "" }, { "dropping-particle" : "", "family" : "Lindstrom", "given" : "Stephen", "non-dropping-particle" : "", "parse-names" : false, "suffix" : "" }, { "dropping-particle" : "", "family" : "Shu", "given" : "Bo", "non-dropping-particle" : "", "parse-names" : false, "suffix" : "" }, { "dropping-particle" : "", "family" : "Emery", "given" : "Shannon", "non-dropping-particle" : "", "parse-names" : false, "suffix" : "" }, { "dropping-particle" : "", "family" : "Cohen", "given" : "Adam L", "non-dropping-particle" : "", "parse-names" : false, "suffix" : "" }, { "dropping-particle" : "", "family" : "Menon", "given" : "Manoj", "non-dropping-particle" : "", "parse-names" : false, "suffix" : "" }, { "dropping-particle" : "", "family" : "Fry", "given" : "Alicia M", "non-dropping-particle" : "", "parse-names" : false, "suffix" : "" }, { "dropping-particle" : "", "family" : "Dawood", "given" : "Fatimah", "non-dropping-particle" : "", "parse-names" : false, "suffix" : "" }, { "dropping-particle" : "", "family" : "Fonseca", "given" : "Vincent P", "non-dropping-particle" : "", "parse-names" : false, "suffix" : "" }, { "dropping-particle" : "", "family" : "Olsen", "given" : "Sonja J", "non-dropping-particle" : "", "parse-names" : false, "suffix" : "" } ], "container-title" : "Emerging infectious diseases", "id" : "ITEM-1", "issue" : "4", "issued" : { "date-parts" : [ [ "2010", "4" ] ] }, "page" : "631-7", "title" : "Household transmission of pandemic (H1N1) 2009, San Antonio, Texas, USA, April-May 2009.", "type" : "article-journal", "volume" : "16" }, "uris" : [ "http://www.mendeley.com/documents/?uuid=a9f86bc7-5140-4e09-94fe-41ef781d06a1" ] } ], "mendeley" : { "formattedCitation" : "(Morgan et al. 2010)", "plainTextFormattedCitation" : "(Morgan et al. 2010)", "previouslyFormattedCitation" : "(Morgan et al. 2010)"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Morgan et al. 2010)</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Riyadh, Saudi Arabi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69</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750-2659", "abstract" : "BACKGROUND: Quantitative knowledge of the transmissibility of influenza is crucial to its prevention and control.\n\nOBJECTIVES: To quantify the transmission of influenza A (H1N1) and seasonal influenza in household contacts of patients with influenza diagnosed in a large university hospital.\n\nPATIENTS/METHODS: A prospective study was conducted between September and October 2009 in which all confirmed cases of influenza diagnosed at King Khalid University Hospital were included. All household contacts were followed by telephone calls every other day for 12 days. They were asked about the development of influenza symptoms in addition to their age and nationality.\n\nRESULTS: Overall, 432 household contacts of 69 influenza A (H1N1) cases and 417 contacts of 91 seasonal influenza cases were included. Suspected influenza was diagnosed in 16\u00b79% and 14\u00b74% of household contacts of H1N1 and seasonal influenza patients, respectively. Household reproduction numbers were 1\u00b706 (0\u00b784-1\u00b728) for H1N1 and 0\u00b766 (0\u00b751-0\u00b781) for seasonal influenza. Children in households were more susceptible than were adults (22\u00b72% versus 13\u00b77%, respectively). Evidence of coughing in the index case tripled the risk of infection in households afflicted with the H1N1 influenza [relative risk (RR) = 3\u00b728, CI = 1\u00b724-8\u00b769], while evidence of a runny nose doubled it (RR = 1\u00b789, CI = 1\u00b719-2\u00b792).\n\nCONCLUSIONS: Communicability of influenza in households in Riyadh is comparable to that in other countries. Children are more susceptible to influenza infection. The presence of a cough or runny nose in the index cases increases the risk of infection.", "author" : [ { "dropping-particle" : "", "family" : "Mohamed", "given" : "Ashry G", "non-dropping-particle" : "", "parse-names" : false, "suffix" : "" }, { "dropping-particle" : "", "family" : "BinSaeed", "given" : "Abdulaziz A", "non-dropping-particle" : "", "parse-names" : false, "suffix" : "" }, { "dropping-particle" : "", "family" : "Al-Habib", "given" : "Hannan", "non-dropping-particle" : "", "parse-names" : false, "suffix" : "" }, { "dropping-particle" : "", "family" : "Al-Saif", "given" : "Hytham", "non-dropping-particle" : "", "parse-names" : false, "suffix" : "" } ], "container-title" : "Influenza and other respiratory viruses", "id" : "ITEM-1", "issue" : "3", "issued" : { "date-parts" : [ [ "2012", "5" ] ] }, "page" : "e25-9", "title" : "Communicability of H1N1 and seasonal influenza among household contacts of cases in large families.", "type" : "article-journal", "volume" : "6" }, "uris" : [ "http://www.mendeley.com/documents/?uuid=4a30773c-aabc-4779-a2e7-0703dd1a617c" ] } ], "mendeley" : { "formattedCitation" : "(Mohamed et al. 2012)", "plainTextFormattedCitation" : "(Mohamed et al. 2012)", "previouslyFormattedCitation" : "(Mohamed et al. 2012)"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Mohamed et al. 2012)</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San Antonio, TX</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37</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37-6591", "abstract" : "San Antonio, Texas, was one of the first metropolitan areas where 2009 pandemic influenza A (H1N1) virus (pH1N1) was detected. Identification of laboratory-confirmed pH1N1 in 2 students led to a preemptive 8-day closure of their high school. We assessed transmission of pH1N1 and changes in adoption of nonpharmaceutical interventions (NPIs) within households of students attending the affected school. Household secondary attack rates were 3.7% overall and 9.1% among those 0-4 years of age. Widespread adoption of NPIs was reported among household members. Respondents who viewed pH1N1 as very serious were more likely to adopt certain NPIs than were respondents who viewed pH1N1 as not very serious. NPIs may complement influenza vaccine prevention programs or be the only line of defense when pandemic vaccine is unavailable. The 2009 pandemic provided a unique opportunity to study NPIs, and these real-world experiences provide much-needed data to inform pandemic response policy.", "author" : [ { "dropping-particle" : "", "family" : "Loustalot", "given" : "Fleetwood", "non-dropping-particle" : "", "parse-names" : false, "suffix" : "" }, { "dropping-particle" : "", "family" : "Silk", "given" : "Benjamin J", "non-dropping-particle" : "", "parse-names" : false, "suffix" : "" }, { "dropping-particle" : "", "family" : "Gaither", "given" : "Amber", "non-dropping-particle" : "", "parse-names" : false, "suffix" : "" }, { "dropping-particle" : "", "family" : "Shim", "given" : "Trudi", "non-dropping-particle" : "", "parse-names" : false, "suffix" : "" }, { "dropping-particle" : "", "family" : "Lamias", "given" : "Mark", "non-dropping-particle" : "", "parse-names" : false, "suffix" : "" }, { "dropping-particle" : "", "family" : "Dawood", "given" : "Fatimah", "non-dropping-particle" : "", "parse-names" : false, "suffix" : "" }, { "dropping-particle" : "", "family" : "Morgan", "given" : "Oliver W", "non-dropping-particle" : "", "parse-names" : false, "suffix" : "" }, { "dropping-particle" : "", "family" : "Fishbein", "given" : "Daniel", "non-dropping-particle" : "", "parse-names" : false, "suffix" : "" }, { "dropping-particle" : "", "family" : "Guerra", "given" : "Sandra", "non-dropping-particle" : "", "parse-names" : false, "suffix" : "" }, { "dropping-particle" : "", "family" : "Verani", "given" : "Jennifer R", "non-dropping-particle" : "", "parse-names" : false, "suffix" : "" }, { "dropping-particle" : "", "family" : "Carlson", "given" : "Susan A", "non-dropping-particle" : "", "parse-names" : false, "suffix" : "" }, { "dropping-particle" : "", "family" : "Fonseca", "given" : "Vincent P", "non-dropping-particle" : "", "parse-names" : false, "suffix" : "" }, { "dropping-particle" : "", "family" : "Olsen", "given" : "Sonja J", "non-dropping-particle" : "", "parse-names" : false, "suffix" : "" } ], "container-title" : "Clinical infectious diseases : an official publication of the Infectious Diseases Society of America", "id" : "ITEM-1", "issue" : "suppl_1", "issued" : { "date-parts" : [ [ "2011", "1", "1" ] ] }, "page" : "S146-53", "title" : "Household transmission of 2009 pandemic influenza A (H1N1) and nonpharmaceutical interventions among households of high school students in San Antonio, Texas.", "type" : "article-journal", "volume" : "52 Suppl 1" }, "uris" : [ "http://www.mendeley.com/documents/?uuid=26e333e8-f1df-4a04-b36a-fcf1afa5c835" ] } ], "mendeley" : { "formattedCitation" : "(Loustalot et al. 2011)", "plainTextFormattedCitation" : "(Loustalot et al. 2011)", "previouslyFormattedCitation" : "(Loustalot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Loustalot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Hangzhou, Chin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87</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096-9071", "abstract" : "This paper described the epidemiology and controlling experiences of influenza H1N1 in Hangzhou in the past 1 year. A total of 2,078 cases confirmed by real-time quantitative PCR till March 31, 2010, were analyzed by SPSS 12.0 software. During the early pandemic stage, a patient must be tested for H1N1 nucleic acid once he/she had influenza-like symptoms with the epidemiological history in 7 days, and be diagnosed if it was positive. But in the pandemic peak, we made efforts to identify and save severe cases combined with pneumonia or hypoxemia or respiratory failure or septic shock or multiple organ dysfunctions and failure. In general, the prevalence was 2.77/100,000 (2,078/7,510,844); severity rate, 10.44% (217/2,078); fatality rate, 0.48% (10/2,078). The carrier and secondary attack rate were 9.52% (58/612) and 8.66% (53/612), respectively. About 50% of serious cases and 100% of deaths had the basic underlying diseases: cardiovascular diseases, 13.66% (25/217); chronic lung disease, 12.02% (22/217); pregnant, 7.1% (13/217). Of all cases aged from 1 month to 89 years, 52.99% (1,435/2,708) were in the 10-29 years, with most of them distributed in downtown area. The timeline showed two epidemic peaks occurred in September and November 2009, respectively. Furthermore, the hemagglutinin gene remained 99% identical with the American and vaccine strains, but only 70% with the 1947-2008 Chinese strains. In conclusion, Hangzhou pandemic influenza H1N1 was caused by the highly conserved virus, with low prevalence, transmission, and mortality, because we took efficient controlling methods.", "author" : [ { "dropping-particle" : "", "family" : "Liu", "given" : "She-Lan", "non-dropping-particle" : "", "parse-names" : false, "suffix" : "" }, { "dropping-particle" : "", "family" : "Zhang", "given" : "Zhi-Ruo", "non-dropping-particle" : "", "parse-names" : false, "suffix" : "" }, { "dropping-particle" : "", "family" : "Wang", "given" : "Chengmin", "non-dropping-particle" : "", "parse-names" : false, "suffix" : "" }, { "dropping-particle" : "", "family" : "Dong", "given" : "Ying", "non-dropping-particle" : "", "parse-names" : false, "suffix" : "" }, { "dropping-particle" : "", "family" : "Cui", "given" : "Lun-Biao", "non-dropping-particle" : "", "parse-names" : false, "suffix" : "" }, { "dropping-particle" : "", "family" : "Yang", "given" : "Xu-Hui", "non-dropping-particle" : "", "parse-names" : false, "suffix" : "" }, { "dropping-particle" : "", "family" : "Sun", "given" : "Zhou", "non-dropping-particle" : "", "parse-names" : false, "suffix" : "" }, { "dropping-particle" : "", "family" : "Wang", "given" : "Jing", "non-dropping-particle" : "", "parse-names" : false, "suffix" : "" }, { "dropping-particle" : "", "family" : "Chen", "given" : "Jin", "non-dropping-particle" : "", "parse-names" : false, "suffix" : "" }, { "dropping-particle" : "", "family" : "Huang", "given" : "Ren-Jie", "non-dropping-particle" : "", "parse-names" : false, "suffix" : "" }, { "dropping-particle" : "", "family" : "Miao", "given" : "Fan", "non-dropping-particle" : "", "parse-names" : false, "suffix" : "" }, { "dropping-particle" : "", "family" : "Ruan", "given" : "Bing", "non-dropping-particle" : "", "parse-names" : false, "suffix" : "" }, { "dropping-particle" : "", "family" : "Xie", "given" : "Li", "non-dropping-particle" : "", "parse-names" : false, "suffix" : "" }, { "dropping-particle" : "", "family" : "He", "given" : "Hong-Xuan", "non-dropping-particle" : "", "parse-names" : false, "suffix" : "" }, { "dropping-particle" : "", "family" : "Deng", "given" : "Jing", "non-dropping-particle" : "", "parse-names" : false, "suffix" : "" } ], "container-title" : "Journal of medical virology", "id" : "ITEM-1", "issue" : "12", "issued" : { "date-parts" : [ [ "2010", "12" ] ] }, "page" : "1985-95", "title" : "2009 pandemic characteristics and controlling experiences of influenza H1N1 virus 1 year after the inception in Hangzhou, China.", "type" : "article-journal", "volume" : "82" }, "uris" : [ "http://www.mendeley.com/documents/?uuid=a4abc2d3-1b3b-4763-a50e-b7dc7737af1f" ] } ], "mendeley" : { "formattedCitation" : "(Liu et al. 2010)", "plainTextFormattedCitation" : "(Liu et al. 2010)", "previouslyFormattedCitation" : "(Liu et al. 2010)"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Liu et al. 2010)</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Seoul, South Kore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279</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27-3296", "abstract" : "Household transmission of the pandemic H1N1 2009 virus infection (pH1N1) frequently occurred in children and adolescents within several days after development of index cases. However, antiviral therapy for index cases did not seem to prevent household transmission of pH1N1.", "author" : [ { "dropping-particle" : "", "family" : "Lee", "given" : "Dong Hoon", "non-dropping-particle" : "", "parse-names" : false, "suffix" : "" }, { "dropping-particle" : "", "family" : "Kim", "given" : "Chan Woong", "non-dropping-particle" : "", "parse-names" : false, "suffix" : "" }, { "dropping-particle" : "", "family" : "Kim", "given" : "Ji-Hyun", "non-dropping-particle" : "", "parse-names" : false, "suffix" : "" }, { "dropping-particle" : "", "family" : "Lee", "given" : "Jong Seung", "non-dropping-particle" : "", "parse-names" : false, "suffix" : "" }, { "dropping-particle" : "", "family" : "Lee", "given" : "Mi Kyung", "non-dropping-particle" : "", "parse-names" : false, "suffix" : "" }, { "dropping-particle" : "", "family" : "Choi", "given" : "Jae Chol", "non-dropping-particle" : "", "parse-names" : false, "suffix" : "" }, { "dropping-particle" : "", "family" : "Choi", "given" : "Byoung Whui", "non-dropping-particle" : "", "parse-names" : false, "suffix" : "" }, { "dropping-particle" : "", "family" : "Choi", "given" : "Seong-Ho", "non-dropping-particle" : "", "parse-names" : false, "suffix" : "" }, { "dropping-particle" : "", "family" : "Chung", "given" : "Jin-Won", "non-dropping-particle" : "", "parse-names" : false, "suffix" : "" } ], "container-title" : "American journal of infection control", "id" : "ITEM-1", "issue" : "10", "issued" : { "date-parts" : [ [ "2010", "12" ] ] }, "page" : "e43-5", "title" : "Risk factors for laboratory-confirmed household transmission of pandemic H1N1 2009 infection.", "type" : "article-journal", "volume" : "38" }, "uris" : [ "http://www.mendeley.com/documents/?uuid=c1ec9748-cfbd-4f41-a688-cae99e7ff99e" ] } ], "mendeley" : { "formattedCitation" : "(Lee et al. 2010)", "plainTextFormattedCitation" : "(Lee et al. 2010)", "previouslyFormattedCitation" : "(Lee et al. 2010)"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Lee et al. 2010)</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British Columbia, Canad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22</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750-2659", "abstract" : "OBJECTIVE: To characterize the first-wave epidemiologic features of influenza-like illness (ILI) associated with the novel pandemic A/H1N1 [A(H1N1)pdm09] virus.\n\nMETHODS: We used generalized linear mixed models (GLMM) to assess risk factors and non-parametric and/or parametric distributions to estimate attack rates, secondary attack rates (SAR), duration of illness, and serial interval during a laboratory-confirmed community outbreak of A(H1N1)pdm09 clustered around on-reserve residents and households of an elementary school in rural British Columbia, Canada, in late April/early May 2009. ILI details were collected as part of outbreak investigation by community telephone survey in early June 2009.\n\nRESULTS: Overall, 92/408 (23%) of participants developed ILI and 36/408 (9%) experienced medically attended ILI (MAILI). The overall SAR in households was 22%: highest among participants 1-4 years of age (yoa) (50%) followed by &lt; 1 yoa (38%), 5-8 yoa (20%), 10-19 yoa (13%), 20-49 yoa (20%), and 50-64 yoa (0%). The median serial interval was estimated at 3\u00b75 days (95% CI: 2\u00b71-5\u00b71). In multivariable GLMM analysis, having a chronic condition (OR: 2\u00b758; 95% CI: 1\u00b71-6\u00b704), younger age [1-8 yoa: OR: 4\u00b763; 95% CI: 2\u00b725-9\u00b752; 9-19 yoa: OR: 1\u00b795; 95% CI: 0\u00b797-3\u00b79 (referent: \u2265 20 yoa)] and receipt of 2008-2009 influenza vaccine (OR: 2\u00b768; 95% CI: 1\u00b737-5\u00b725) were associated with increased risk of ILI. Median duration of illness was 9 days, longer among those with chronic conditions (21 days). Median time to seeking care after developing illness was 4\u00b75 days. On-reserve participants had higher chronic conditions, household density, ILI, MAILI, and SAR.\n\nCONCLUSIONS: During a community outbreak of A(H1N1)pdm09-related illness, we identified substantial clinical ILI attack rates exceeding 20% with secondary household attack rates as high as 50% in young children. The serial interval was short suggesting a narrow period to prevent transmission.", "author" : [ { "dropping-particle" : "", "family" : "Janjua", "given" : "Naveed Z", "non-dropping-particle" : "", "parse-names" : false, "suffix" : "" }, { "dropping-particle" : "", "family" : "Skowronski", "given" : "Danuta M", "non-dropping-particle" : "", "parse-names" : false, "suffix" : "" }, { "dropping-particle" : "", "family" : "Hottes", "given" : "Travis S", "non-dropping-particle" : "", "parse-names" : false, "suffix" : "" }, { "dropping-particle" : "", "family" : "Osei", "given" : "William", "non-dropping-particle" : "", "parse-names" : false, "suffix" : "" }, { "dropping-particle" : "", "family" : "Adams", "given" : "Evan", "non-dropping-particle" : "", "parse-names" : false, "suffix" : "" }, { "dropping-particle" : "", "family" : "Petric", "given" : "Martin", "non-dropping-particle" : "", "parse-names" : false, "suffix" : "" }, { "dropping-particle" : "", "family" : "Lem", "given" : "Marcus", "non-dropping-particle" : "", "parse-names" : false, "suffix" : "" }, { "dropping-particle" : "", "family" : "Tang", "given" : "Patrick", "non-dropping-particle" : "", "parse-names" : false, "suffix" : "" }, { "dropping-particle" : "", "family" : "Serres", "given" : "Gaston", "non-dropping-particle" : "De", "parse-names" : false, "suffix" : "" }, { "dropping-particle" : "", "family" : "Patrick", "given" : "David M", "non-dropping-particle" : "", "parse-names" : false, "suffix" : "" }, { "dropping-particle" : "", "family" : "Bowering", "given" : "David", "non-dropping-particle" : "", "parse-names" : false, "suffix" : "" } ], "container-title" : "Influenza and other respiratory viruses", "id" : "ITEM-1", "issue" : "3", "issued" : { "date-parts" : [ [ "2012", "5" ] ] }, "page" : "e54-62", "title" : "Transmission dynamics and risk factors for pandemic H1N1-related illness: outbreak investigation in a rural community of British Columbia, Canada.", "type" : "article-journal", "volume" : "6" }, "uris" : [ "http://www.mendeley.com/documents/?uuid=84660c8e-ab89-4cfa-8b6f-b986d8e34bd4" ] } ], "mendeley" : { "formattedCitation" : "(Janjua et al. 2012)", "plainTextFormattedCitation" : "(Janjua et al. 2012)", "previouslyFormattedCitation" : "(Janjua et al. 2012)"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Janjua et al. 2012)</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New York, NY</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9</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37-6591", "abstract" : "BACKGROUND: Understanding transmissibility of influenza viruses within households is critical for guiding public health response to pandemics. We studied serologically confirmed infection and disease among household contacts of index case patients with 2009 pandemic influenza A (H1N1) virus (pH1N1) infection in a setting of minimal community pH1N1 transmission.\n\nMETHODS: We defined index case patients as students and staff of a New York City high school with laboratory-confirmed pH1N1 infection during the earliest phase of the pH1N1 outbreak in April 2009. We visited households of index case patients twice, once in early May and again in June/July 2009. At each visit, household members (both index case patents and household contacts) provided serum samples and completed questionnaires about illness and possible risk factors. Serologic testing was performed using microneutralization and hemagglutination-inhibition assays.\n\nRESULTS: Of 79 eligible household contacts in 28 households, 19% had serologically confirmed pH1N1 infection, and 28% of those infected were asymptomatic. Serologically confirmed infection varied by age among household contacts: 36% of contacts younger than 10 years were infected, compared with 46% of contacts age 10-18 years, 8% of contacts aged 19-54 years, and 22% of contacts aged 55 years and older.\n\nCONCLUSIONS: Infection rates were high for household contacts of persons with confirmed pH1N1, particularly for contacts aged 10-18 years, and asymptomatic infection was common. Efforts to reduce household transmission during influenza pandemics are important adjuncts to strategies to reduce community illness.", "author" : [ { "dropping-particle" : "", "family" : "Jackson", "given" : "Michael L", "non-dropping-particle" : "", "parse-names" : false, "suffix" : "" }, { "dropping-particle" : "", "family" : "France", "given" : "Anne M", "non-dropping-particle" : "", "parse-names" : false, "suffix" : "" }, { "dropping-particle" : "", "family" : "Hancock", "given" : "Kathy", "non-dropping-particle" : "", "parse-names" : false, "suffix" : "" }, { "dropping-particle" : "", "family" : "Lu", "given" : "Xiuhua", "non-dropping-particle" : "", "parse-names" : false, "suffix" : "" }, { "dropping-particle" : "", "family" : "Veguilla", "given" : "Vic", "non-dropping-particle" : "", "parse-names" : false, "suffix" : "" }, { "dropping-particle" : "", "family" : "Sun", "given" : "Hong", "non-dropping-particle" : "", "parse-names" : false, "suffix" : "" }, { "dropping-particle" : "", "family" : "Liu", "given" : "Feng", "non-dropping-particle" : "", "parse-names" : false, "suffix" : "" }, { "dropping-particle" : "", "family" : "Hadler", "given" : "James", "non-dropping-particle" : "", "parse-names" : false, "suffix" : "" }, { "dropping-particle" : "", "family" : "Harcourt", "given" : "Brian H", "non-dropping-particle" : "", "parse-names" : false, "suffix" : "" }, { "dropping-particle" : "", "family" : "Esposito", "given" : "Douglas H", "non-dropping-particle" : "", "parse-names" : false, "suffix" : "" }, { "dropping-particle" : "", "family" : "Zimmerman", "given" : "Christopher M", "non-dropping-particle" : "", "parse-names" : false, "suffix" : "" }, { "dropping-particle" : "", "family" : "Katz", "given" : "Jacqueline M", "non-dropping-particle" : "", "parse-names" : false, "suffix" : "" }, { "dropping-particle" : "", "family" : "Fry", "given" : "Alicia M", "non-dropping-particle" : "", "parse-names" : false, "suffix" : "" }, { "dropping-particle" : "", "family" : "Schrag", "given" : "Stephanie J", "non-dropping-particle" : "", "parse-names" : false, "suffix" : "" } ], "container-title" : "Clinical infectious diseases : an official publication of the Infectious Diseases Society of America", "id" : "ITEM-1", "issue" : "5", "issued" : { "date-parts" : [ [ "2011", "9" ] ] }, "page" : "455-62", "title" : "Serologically confirmed household transmission of 2009 pandemic influenza A (H1N1) virus during the first pandemic wave--New York City, April-May 2009.", "type" : "article-journal", "volume" : "53" }, "uris" : [ "http://www.mendeley.com/documents/?uuid=ed3580ca-804f-4eac-bb54-0da16289c25e" ] } ], "mendeley" : { "formattedCitation" : "(Jackson et al. 2011)", "plainTextFormattedCitation" : "(Jackson et al. 2011)", "previouslyFormattedCitation" : "(Jackson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Jackson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New York, NY</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13</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37-6613", "abstract" : "In April 2009, an outbreak due to infection with the 2009 pandemic influenza A (H1N1) virus (pH1N1) was investigated in a New York City high school. We surveyed household contacts of ill students to characterize the extent of transmission within households, identify contact groups at highest risk for illness, and assess the potential for preventing household transmission. Influenza-like illness (ILI) was reported by 79 of 702 household contacts (11.3% attack rate). Multivariate analysis showed that older age was protective: for each increasing year of age, the risk of ILI was reduced 5%. Additional protective factors included antiviral prophylaxis and having had a household discussion about influenza. Providing care for the index case patient and watching television with the index case patient were risk factors among parents and siblings, respectively. Fifty percent of cases occurred within 3 days of onset of illness in the student. These factors have implications for mitigating the impact of pH1N1 transmission.", "author" : [ { "dropping-particle" : "", "family" : "France", "given" : "Anne Marie", "non-dropping-particle" : "", "parse-names" : false, "suffix" : "" }, { "dropping-particle" : "", "family" : "Jackson", "given" : "Michael", "non-dropping-particle" : "", "parse-names" : false, "suffix" : "" }, { "dropping-particle" : "", "family" : "Schrag", "given" : "Stephanie", "non-dropping-particle" : "", "parse-names" : false, "suffix" : "" }, { "dropping-particle" : "", "family" : "Lynch", "given" : "Michael", "non-dropping-particle" : "", "parse-names" : false, "suffix" : "" }, { "dropping-particle" : "", "family" : "Zimmerman", "given" : "Christopher", "non-dropping-particle" : "", "parse-names" : false, "suffix" : "" }, { "dropping-particle" : "", "family" : "Biggerstaff", "given" : "Matthew", "non-dropping-particle" : "", "parse-names" : false, "suffix" : "" }, { "dropping-particle" : "", "family" : "Hadler", "given" : "James", "non-dropping-particle" : "", "parse-names" : false, "suffix" : "" } ], "container-title" : "The Journal of infectious diseases", "id" : "ITEM-1", "issue" : "7", "issued" : { "date-parts" : [ [ "2010", "4", "1" ] ] }, "page" : "984-92", "title" : "Household transmission of 2009 influenza A (H1N1) virus after a school-based outbreak in New York City, April-May 2009.", "type" : "article-journal", "volume" : "201" }, "uris" : [ "http://www.mendeley.com/documents/?uuid=1fb06cf8-5257-4440-bc46-9f1c1649fca4" ] } ], "mendeley" : { "formattedCitation" : "(France et al. 2010)", "plainTextFormattedCitation" : "(France et al. 2010)", "previouslyFormattedCitation" : "(France et al. 2010)"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France et al. 2010)</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Florida, United States</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43</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469-4409", "abstract" : "Following an outbreak of 2009 pandemic influenza A (H1N1) at a residential summer camp for boys aged 10-16 years, we assessed secondary household transmission of the novel virus after their return home. Of 212 study participants who attended camp, 49 had confirmed or probable influenza for a primary attack rate of 23%. Of 87 exposed household contacts who did not attend camp, only three instances of probable transmission were observed, for a household secondary attack rate of 3\u00b75%. All secondary cases occurred in households where the ill camp attendee returned home 1 day after onset of illness, with an attack rate of 14\u00b73% in household contacts in this category. Returning home after peak infectivity to others and advanced warning prior to reintegration of sick individuals into the household probably contributed to the overall low secondary attack rate observed.", "author" : [ { "dropping-particle" : "", "family" : "Doyle", "given" : "T J", "non-dropping-particle" : "", "parse-names" : false, "suffix" : "" }, { "dropping-particle" : "", "family" : "Hopkins", "given" : "R S", "non-dropping-particle" : "", "parse-names" : false, "suffix" : "" } ], "container-title" : "Epidemiology and infection", "id" : "ITEM-1", "issue" : "1", "issued" : { "date-parts" : [ [ "2011", "1" ] ] }, "page" : "45-51", "title" : "Low secondary transmission of 2009 pandemic influenza A (H1N1) in households following an outbreak at a summer camp: relationship to timing of exposure.", "type" : "article-journal", "volume" : "139" }, "uris" : [ "http://www.mendeley.com/documents/?uuid=8f725a26-2d9d-43ca-a28f-1ebbb46f2a5e" ] } ], "mendeley" : { "formattedCitation" : "(Doyle and Hopkins 2011)", "plainTextFormattedCitation" : "(Doyle and Hopkins 2011)", "previouslyFormattedCitation" : "(Doyle and Hopkins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Doyle and Hopkins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Taiwan</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27</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080-6059", "abstract" : "During August-November 2009, to investigate disease transmission within households in Taiwan, we recruited 87 pandemic (H1N1) 2009 patients and their household members. Overall, pandemic (H1N1) 2009 virus was transmitted to 60 (27%) of 223 household contacts. Transmission was 4\u00d7 higher to children than to adults (61% vs. 15%; p&lt;0.001).", "author" : [ { "dropping-particle" : "", "family" : "Chang", "given" : "Luan-Yin", "non-dropping-particle" : "", "parse-names" : false, "suffix" : "" }, { "dropping-particle" : "", "family" : "Chen", "given" : "Wei-Hua", "non-dropping-particle" : "", "parse-names" : false, "suffix" : "" }, { "dropping-particle" : "", "family" : "Lu", "given" : "Chun-Yi", "non-dropping-particle" : "", "parse-names" : false, "suffix" : "" }, { "dropping-particle" : "", "family" : "Shao", "given" : "Pei-Lan", "non-dropping-particle" : "", "parse-names" : false, "suffix" : "" }, { "dropping-particle" : "", "family" : "Fan", "given" : "Tsui-Yien", "non-dropping-particle" : "", "parse-names" : false, "suffix" : "" }, { "dropping-particle" : "", "family" : "Cheng", "given" : "Ai-Ling", "non-dropping-particle" : "", "parse-names" : false, "suffix" : "" }, { "dropping-particle" : "", "family" : "Huang", "given" : "Li-Min", "non-dropping-particle" : "", "parse-names" : false, "suffix" : "" } ], "container-title" : "Emerging infectious diseases", "id" : "ITEM-1", "issue" : "10", "issued" : { "date-parts" : [ [ "2011", "10" ] ] }, "page" : "1928-31", "title" : "Household transmission of Pandemic (H1N1) 2009 Virus, Taiwan.", "type" : "article-journal", "volume" : "17" }, "uris" : [ "http://www.mendeley.com/documents/?uuid=16fe7f5d-f551-4085-9543-f5b99b263331" ] } ], "mendeley" : { "formattedCitation" : "(Chang et al. 2011)", "plainTextFormattedCitation" : "(Chang et al. 2011)", "previouslyFormattedCitation" : "(Chang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Chang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Keny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26</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author" : [ { "dropping-particle" : "", "family" : "Tabu", "given" : "C", "non-dropping-particle" : "", "parse-names" : false, "suffix" : "" }, { "dropping-particle" : "", "family" : "Sharif", "given" : "S", "non-dropping-particle" : "", "parse-names" : false, "suffix" : "" }, { "dropping-particle" : "", "family" : "Okoth", "given" : "P", "non-dropping-particle" : "", "parse-names" : false, "suffix" : "" }, { "dropping-particle" : "", "family" : "Kioko", "given" : "J", "non-dropping-particle" : "", "parse-names" : false, "suffix" : "" }, { "dropping-particle" : "", "family" : "Nzioka", "given" : "C", "non-dropping-particle" : "", "parse-names" : false, "suffix" : "" }, { "dropping-particle" : "", "family" : "Muthoka", "given" : "P", "non-dropping-particle" : "", "parse-names" : false, "suffix" : "" }, { "dropping-particle" : "", "family" : "Ope", "given" : "M", "non-dropping-particle" : "", "parse-names" : false, "suffix" : "" }, { "dropping-particle" : "", "family" : "Makama", "given" : "S", "non-dropping-particle" : "", "parse-names" : false, "suffix" : "" }, { "dropping-particle" : "", "family" : "Kalani", "given" : "R", "non-dropping-particle" : "", "parse-names" : false, "suffix" : "" }, { "dropping-particle" : "", "family" : "Ochieng", "given" : "W", "non-dropping-particle" : "", "parse-names" : false, "suffix" : "" }, { "dropping-particle" : "", "family" : "others", "given" : "", "non-dropping-particle" : "", "parse-names" : false, "suffix" : "" } ], "container-title" : "Morbidity and Mortality Weekly Report", "id" : "ITEM-1", "issue" : "41", "issued" : { "date-parts" : [ [ "2009" ] ] }, "page" : "1143-1146", "publisher" : "Epidemiology Program Office, Centers for Disease Control and Prevention (CDC)", "title" : "Introduction and transmission of 2009 pandemic influenza A (H1N1) Virus-Kenya, June-July 2009.", "type" : "article-journal", "volume" : "58" }, "uris" : [ "http://www.mendeley.com/documents/?uuid=18722769-58c5-4d6c-9846-267bcbce1db8" ] } ], "mendeley" : { "formattedCitation" : "(Tabu et al. 2009)", "plainTextFormattedCitation" : "(Tabu et al. 2009)", "previouslyFormattedCitation" : "(Tabu et al. 2009)"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Tabu et al. 2009)</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Western Australi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5</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60-7917", "abstract" : "We conducted a prospective household transmission study to examine whether receipt of 2009 trivalent influenza vaccine (TIV) was associated with increased risk of influenza-like illness (ILI) among contacts of confirmed pandemic influenza A(H1N1) 2009 patients. In the week following onset of pandemic illness in a household member, 46 (15%) of 304 TIV-vaccinated contacts, and 174 (15%) of 1,162 unvaccinated contacts developed ILI (p=0.95). Receipt of 2009 TIV had no effect on one's risk of pandemic illness.", "author" : [ { "dropping-particle" : "", "family" : "Carcione", "given" : "D", "non-dropping-particle" : "", "parse-names" : false, "suffix" : "" }, { "dropping-particle" : "", "family" : "Giele", "given" : "C", "non-dropping-particle" : "", "parse-names" : false, "suffix" : "" }, { "dropping-particle" : "", "family" : "Goggin", "given" : "L S", "non-dropping-particle" : "", "parse-names" : false, "suffix" : "" }, { "dropping-particle" : "", "family" : "Kwan", "given" : "K S", "non-dropping-particle" : "", "parse-names" : false, "suffix" : "" }, { "dropping-particle" : "", "family" : "Smith", "given" : "D W", "non-dropping-particle" : "", "parse-names" : false, "suffix" : "" }, { "dropping-particle" : "", "family" : "Dowse", "given" : "G K", "non-dropping-particle" : "", "parse-names" : false, "suffix" : "" }, { "dropping-particle" : "", "family" : "Mak", "given" : "D B", "non-dropping-particle" : "", "parse-names" : false, "suffix" : "" }, { "dropping-particle" : "", "family" : "Effler", "given" : "P", "non-dropping-particle" : "", "parse-names" : false, "suffix" : "" } ], "container-title" : "Euro surveillance : bulletin Europ\u00e9en sur les maladies transmissibles = European communicable disease bulletin", "id" : "ITEM-1", "issue" : "28", "issued" : { "date-parts" : [ [ "2010", "1" ] ] }, "title" : "Association between 2009 seasonal influenza vaccine and influenza-like illness during the 2009 pandemic: preliminary results of a large household transmission study in Western Australia.", "type" : "article-journal", "volume" : "15" }, "uris" : [ "http://www.mendeley.com/documents/?uuid=0f77404c-1271-4770-99f5-5021f75dd238" ] } ], "mendeley" : { "formattedCitation" : "(Carcione et al. 2010)", "plainTextFormattedCitation" : "(Carcione et al. 2010)", "previouslyFormattedCitation" : "(Carcione et al. 2010)"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Carcione et al. 2010)</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Western Australi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45</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60-7917", "abstract" : "Understanding household transmission of the pandemic influenza A(H1N1)2009 virus, including risk factors for transmission, is important for refining public health strategies to reduce the burden of the disease. During the influenza season of 2009 we investigated transmission of the emerging virus in 595 households in which the index case was the first symptomatic case of influenza A(H1N1)2009. Secondary cases were defined as household contacts with influenza-like illness (ILI) or laboratory-confirmed influenza A(H1N1)2009, occurring at least one day after but within seven days following symptom onset in the index case. ILI developed in 231 of the 1,589 household contacts, a secondary attack rate of 14.5% (95% confidence interval (CI): 12.9\u201316.4). At least one secondary case occurred in 166 of the 595 households (a household transmission rate of 27.9%; 95% CI: 24.5\u201331.6).Of these, 127 (76.5%) households reported one secondary case and 39 (23.5%) households reported two or more secondary cases. Secondary attack rates were highest in children younger than five years (p=0.001), and young children were also more efficient transmitters (p=0.01). Individual risk was not associated with household size. Prophylactic antiviral therapy was associated with reduced transmission (p=0.03). The secondary attack rate of ILI in households with a confirmed pandemic influenza A(H1N1)2009 index case was comparable to that described previously for seasonal influenza.", "author" : [ { "dropping-particle" : "", "family" : "Carcione", "given" : "D", "non-dropping-particle" : "", "parse-names" : false, "suffix" : "" }, { "dropping-particle" : "", "family" : "Giele", "given" : "C M", "non-dropping-particle" : "", "parse-names" : false, "suffix" : "" }, { "dropping-particle" : "", "family" : "Goggin", "given" : "L S", "non-dropping-particle" : "", "parse-names" : false, "suffix" : "" }, { "dropping-particle" : "", "family" : "Kwan", "given" : "K S", "non-dropping-particle" : "", "parse-names" : false, "suffix" : "" }, { "dropping-particle" : "", "family" : "Smith", "given" : "D W", "non-dropping-particle" : "", "parse-names" : false, "suffix" : "" }, { "dropping-particle" : "", "family" : "Dowse", "given" : "G K", "non-dropping-particle" : "", "parse-names" : false, "suffix" : "" }, { "dropping-particle" : "", "family" : "Mak", "given" : "D B", "non-dropping-particle" : "", "parse-names" : false, "suffix" : "" }, { "dropping-particle" : "", "family" : "Effler", "given" : "P", "non-dropping-particle" : "", "parse-names" : false, "suffix" : "" } ], "container-title" : "Euro surveillance : bulletin Europ\u00e9en sur les maladies transmissibles = European communicable disease bulletin", "id" : "ITEM-1", "issue" : "3", "issued" : { "date-parts" : [ [ "2011", "1" ] ] }, "title" : "Secondary attack rate of pandemic influenza A(H1N1) 2009 in Western Australian households, 29 May-7 August 2009.", "type" : "article-journal", "volume" : "16" }, "uris" : [ "http://www.mendeley.com/documents/?uuid=67bea5a2-8f3f-443b-9ff8-ed14428b9dda" ] } ], "mendeley" : { "formattedCitation" : "(Carcione et al. 2011)", "plainTextFormattedCitation" : "(Carcione et al. 2011)", "previouslyFormattedCitation" : "(Carcione et al. 2011)"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Carcione et al. 2011)</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Yazd, Iran</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39</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876-035X", "abstract" : "OBJECTIVES: The 2009 pandemic influenza A (H1N1) virus is a public health challenge. Notably, laboratory-confirmed cases do not represent the age group most susceptible to infection. To characterize the age distribution of all cases of H1N1 influenza, we studied the personal contacts of confirmed cases to identify the age group at the highest risk.\n\nMETHODS: We investigated the family members of 162 laboratory-confirmed cases of 2009 H1N1 in Yazd, Iran. Family members were retrospectively asked whether they had \u22652 respiratory symptoms within 7days of the last contact with the associated index cases. The ages and symptoms of the patients as well as the interval between diagnosis and the onset of symptoms among household contacts were determined using a questionnaire.\n\nRESULTS: We identified 596 family members of index cases, 83 (13.9%) of whom developed acute respiratory illness. No acute respiratory illness was found in 104 families (64%); however, there were 2 cases in 15 families (9.3%) and \u22653 cases in 4 families (24%). Household contacts from 5 to 18years old were more susceptible to acute respiratory illness than those who were \u226551years old (RR=3.174, 95% CI 1.313-7.675 P-value=0.01).\n\nCONCLUSION: Individuals \u226418years old were most susceptible to infection by the H1N1 virus. Therefore, in low-income populations, prevention of the spread of H1N1 to this age group should be emphasized.", "author" : [ { "dropping-particle" : "", "family" : "Behnaz", "given" : "F", "non-dropping-particle" : "", "parse-names" : false, "suffix" : "" }, { "dropping-particle" : "", "family" : "Mohammadzadeh", "given" : "M", "non-dropping-particle" : "", "parse-names" : false, "suffix" : "" }, { "dropping-particle" : "", "family" : "Sadeghian", "given" : "M", "non-dropping-particle" : "", "parse-names" : false, "suffix" : "" } ], "container-title" : "Journal of infection and public health", "id" : "ITEM-1", "issue" : "4", "issued" : { "date-parts" : [ [ "2012", "8" ] ] }, "page" : "275-80", "title" : "Household transmission of 2009 H1N1 influenza virus in Yazd, Iran.", "type" : "article-journal", "volume" : "5" }, "uris" : [ "http://www.mendeley.com/documents/?uuid=a2bcce43-5d40-4336-ad4a-3e3a3139d803" ] } ], "mendeley" : { "formattedCitation" : "(Behnaz et al. 2012)", "plainTextFormattedCitation" : "(Behnaz et al. 2012)", "previouslyFormattedCitation" : "(Behnaz et al. 2012)"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Behnaz et al. 2012)</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South Afric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7</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37-6613", "abstract" : "BACKGROUND: We documented the introduction of 2009 pandemic influenza A virus subtype H1N1 (A[H1N1]pdm09) into South Africa and describe its clinical presentation, epidemiology, and transmissibility.\n\nMETHODS: We conducted a prospective descriptive study of the first 100 laboratory-confirmed cases of A(H1N1)pdm09 infections identified through active case finding and surveillance. Infected patients and the attending clinicians were interviewed, and close contacts were followed up to investigate household transmission.\n\nFINDINGS: The first case was confirmed on 14 June 2009, and by 15 July 2009, 100 cases were diagnosed. Forty-two percent of patients reported international travel within 7 days prior to onset of illness. Patients ranged in age from 4 to 70 years (median age, 21.5 years). Seventeen percent of household contacts developed influenza-like illness, and 10% of household contacts had laboratory-confirmed A(H1N1)pdm09 infection. We found a mean serial interval (\u00b1 SD) of 2.3 \u00b1 1.3 days (range, 1-5 days) between successive laboratory-confirmed cases in the transmission chain.\n\nCONCLUSIONS: A(H1N1)pdm09 established itself rapidly in South Africa. Transmissibility of the virus was comparable to observations from outside of Africa and to seasonal influenza virus strains.", "author" : [ { "dropping-particle" : "", "family" : "Archer", "given" : "Brett N", "non-dropping-particle" : "", "parse-names" : false, "suffix" : "" }, { "dropping-particle" : "", "family" : "Timothy", "given" : "Geraldine A", "non-dropping-particle" : "", "parse-names" : false, "suffix" : "" }, { "dropping-particle" : "", "family" : "Cohen", "given" : "Cheryl", "non-dropping-particle" : "", "parse-names" : false, "suffix" : "" }, { "dropping-particle" : "", "family" : "Tempia", "given" : "Stefano", "non-dropping-particle" : "", "parse-names" : false, "suffix" : "" }, { "dropping-particle" : "", "family" : "Huma", "given" : "Mmampedi", "non-dropping-particle" : "", "parse-names" : false, "suffix" : "" }, { "dropping-particle" : "", "family" : "Blumberg", "given" : "Lucille", "non-dropping-particle" : "", "parse-names" : false, "suffix" : "" }, { "dropping-particle" : "", "family" : "Naidoo", "given" : "Dhamari", "non-dropping-particle" : "", "parse-names" : false, "suffix" : "" }, { "dropping-particle" : "", "family" : "Cengimbo", "given" : "Ayanda", "non-dropping-particle" : "", "parse-names" : false, "suffix" : "" }, { "dropping-particle" : "", "family" : "Schoub", "given" : "Barry D", "non-dropping-particle" : "", "parse-names" : false, "suffix" : "" } ], "container-title" : "The Journal of infectious diseases", "id" : "ITEM-1", "issued" : { "date-parts" : [ [ "2012", "12", "15" ] ] }, "page" : "S148-53", "title" : "Introduction of 2009 pandemic influenza A virus subtype H1N1 into South Africa: clinical presentation, epidemiology, and transmissibility of the first 100 cases.", "type" : "article-journal", "volume" : "206 Suppl " }, "uris" : [ "http://www.mendeley.com/documents/?uuid=ce7b5d07-fb34-4172-8cf8-fed863497827" ] } ], "mendeley" : { "formattedCitation" : "(Archer et al. 2012)", "plainTextFormattedCitation" : "(Archer et al. 2012)", "previouslyFormattedCitation" : "(Archer et al. 2012)"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Archer et al. 2012)</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Germany</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7-11</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54</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932-6203", "abstract" : "BACKGROUND: Influenza viral shedding studies provide fundamental information for preventive strategies and modelling exercises. We conducted a prospective household study to investigate viral shedding in seasonal and pandemic influenza between 2007 and 2011 in Berlin and Munich, Germany.\n\nMETHODS: Study physicians recruited index patients and their household members. Serial nasal specimens were obtained from all household members over at least eight days and tested quantitatively by qRT-PCR for the influenza virus (sub)type of the index patient. A subset of samples was also tested by viral culture. Symptoms were recorded daily.\n\nRESULTS: We recruited 122 index patients and 320 household contacts, of which 67 became secondary household cases. Among all 189 influenza cases, 12 were infected with seasonal/prepandemic influenza A(H1N1), 19 with A(H3N2), 60 with influenza B, and 98 with A(H1N1)pdm09. Nine (14%) of 65 non-vaccinated secondary cases were asymptomatic/subclinical (0 (0%) of 21 children, 9 (21%) of 44 adults; p\u200a=\u200a0.03). Viral load among patients with influenza-like illness (ILI) peaked on illness days 1, 2 or 3 for all (sub)types and declined steadily until days 7-9. Clinical symptom scores roughly paralleled viral shedding dynamics. On the first day prior to symptom onset 30% (12/40) of specimens were positive. Viral load in 6 asymptomatic/subclinical patients was similar to that in ILI-patients. Duration of infectiousness as measured by viral culture lasted approximately until illness days 4-6. Viral load did not seem to be influenced by antiviral therapy, age or vaccination status.\n\nCONCLUSION: Asymptomatic/subclinical infections occur infrequently, but may be associated with substantial amounts of viral shedding. Presymptomatic shedding may arise in one third of cases, and shedding characteristics appear to be independent of (seasonal or pandemic) (sub)type, age, antiviral therapy or vaccination; however the power to find moderate differences was limited.", "author" : [ { "dropping-particle" : "", "family" : "Suess", "given" : "Thorsten", "non-dropping-particle" : "", "parse-names" : false, "suffix" : "" }, { "dropping-particle" : "", "family" : "Remschmidt", "given" : "Cornelius", "non-dropping-particle" : "", "parse-names" : false, "suffix" : "" }, { "dropping-particle" : "", "family" : "Schink", "given" : "Susanne B", "non-dropping-particle" : "", "parse-names" : false, "suffix" : "" }, { "dropping-particle" : "", "family" : "Schweiger", "given" : "Brunhilde", "non-dropping-particle" : "", "parse-names" : false, "suffix" : "" }, { "dropping-particle" : "", "family" : "Heider", "given" : "Alla", "non-dropping-particle" : "", "parse-names" : false, "suffix" : "" }, { "dropping-particle" : "", "family" : "Milde", "given" : "Jeanette", "non-dropping-particle" : "", "parse-names" : false, "suffix" : "" }, { "dropping-particle" : "", "family" : "Nitsche", "given" : "Andreas", "non-dropping-particle" : "", "parse-names" : false, "suffix" : "" }, { "dropping-particle" : "", "family" : "Schroeder", "given" : "Kati", "non-dropping-particle" : "", "parse-names" : false, "suffix" : "" }, { "dropping-particle" : "", "family" : "Doellinger", "given" : "Joerg", "non-dropping-particle" : "", "parse-names" : false, "suffix" : "" }, { "dropping-particle" : "", "family" : "Braun", "given" : "Christian", "non-dropping-particle" : "", "parse-names" : false, "suffix" : "" }, { "dropping-particle" : "", "family" : "Haas", "given" : "Walter", "non-dropping-particle" : "", "parse-names" : false, "suffix" : "" }, { "dropping-particle" : "", "family" : "Krause", "given" : "G\u00e9rard", "non-dropping-particle" : "", "parse-names" : false, "suffix" : "" }, { "dropping-particle" : "", "family" : "Buchholz", "given" : "Udo", "non-dropping-particle" : "", "parse-names" : false, "suffix" : "" } ], "container-title" : "PloS one", "id" : "ITEM-1", "issue" : "12", "issued" : { "date-parts" : [ [ "2012", "1", "11" ] ] }, "page" : "e51653", "title" : "Comparison of shedding characteristics of seasonal influenza virus (sub)types and influenza A(H1N1)pdm09; Germany, 2007-2011.", "type" : "article-journal", "volume" : "7" }, "uris" : [ "http://www.mendeley.com/documents/?uuid=64e22b33-6650-4a6f-a059-c4fa976c97c2" ] } ], "mendeley" : { "formattedCitation" : "(Suess et al. 2012a)", "plainTextFormattedCitation" : "(Suess et al. 2012a)", "previouslyFormattedCitation" : "(Suess et al. 2012a)"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Suess et al. 2012a)</w:t>
            </w:r>
            <w:r w:rsidRPr="001A30BA">
              <w:rPr>
                <w:rFonts w:ascii="Times New Roman" w:hAnsi="Times New Roman" w:cs="Times New Roman"/>
                <w:sz w:val="24"/>
                <w:szCs w:val="24"/>
              </w:rPr>
              <w:fldChar w:fldCharType="end"/>
            </w:r>
          </w:p>
        </w:tc>
      </w:tr>
      <w:tr w:rsidR="00272E3E" w:rsidRPr="001A30BA" w:rsidTr="00473F5B">
        <w:tc>
          <w:tcPr>
            <w:tcW w:w="1080" w:type="dxa"/>
          </w:tcPr>
          <w:p w:rsidR="00272E3E" w:rsidRPr="001A30BA" w:rsidRDefault="00272E3E" w:rsidP="00AB5F29">
            <w:pPr>
              <w:contextualSpacing/>
              <w:rPr>
                <w:rFonts w:ascii="Times New Roman" w:hAnsi="Times New Roman" w:cs="Times New Roman"/>
                <w:b/>
                <w:sz w:val="24"/>
                <w:szCs w:val="24"/>
              </w:rPr>
            </w:pPr>
            <w:r>
              <w:rPr>
                <w:rFonts w:ascii="Times New Roman" w:hAnsi="Times New Roman" w:cs="Times New Roman"/>
                <w:b/>
                <w:sz w:val="24"/>
                <w:szCs w:val="24"/>
              </w:rPr>
              <w:t>H2N2</w:t>
            </w:r>
          </w:p>
        </w:tc>
        <w:tc>
          <w:tcPr>
            <w:tcW w:w="2268" w:type="dxa"/>
          </w:tcPr>
          <w:p w:rsidR="00272E3E" w:rsidRPr="001A30BA" w:rsidRDefault="00272E3E" w:rsidP="00AB5F29">
            <w:pPr>
              <w:contextualSpacing/>
              <w:rPr>
                <w:rFonts w:ascii="Times New Roman" w:hAnsi="Times New Roman" w:cs="Times New Roman"/>
                <w:sz w:val="24"/>
                <w:szCs w:val="24"/>
              </w:rPr>
            </w:pPr>
            <w:r>
              <w:rPr>
                <w:rFonts w:ascii="Times New Roman" w:hAnsi="Times New Roman" w:cs="Times New Roman"/>
                <w:sz w:val="24"/>
                <w:szCs w:val="24"/>
              </w:rPr>
              <w:t>Tokyo, Japan</w:t>
            </w:r>
          </w:p>
        </w:tc>
        <w:tc>
          <w:tcPr>
            <w:tcW w:w="1703" w:type="dxa"/>
          </w:tcPr>
          <w:p w:rsidR="00272E3E" w:rsidRPr="001A30BA" w:rsidRDefault="00272E3E" w:rsidP="00AB5F29">
            <w:pPr>
              <w:contextualSpacing/>
              <w:rPr>
                <w:rFonts w:ascii="Times New Roman" w:hAnsi="Times New Roman" w:cs="Times New Roman"/>
                <w:sz w:val="24"/>
                <w:szCs w:val="24"/>
              </w:rPr>
            </w:pPr>
            <w:r>
              <w:rPr>
                <w:rFonts w:ascii="Times New Roman" w:hAnsi="Times New Roman" w:cs="Times New Roman"/>
                <w:sz w:val="24"/>
                <w:szCs w:val="24"/>
              </w:rPr>
              <w:t>1957</w:t>
            </w:r>
          </w:p>
        </w:tc>
        <w:tc>
          <w:tcPr>
            <w:tcW w:w="1069" w:type="dxa"/>
          </w:tcPr>
          <w:p w:rsidR="00272E3E" w:rsidRPr="001A30BA" w:rsidRDefault="00272E3E" w:rsidP="00AB5F29">
            <w:pPr>
              <w:contextualSpacing/>
              <w:rPr>
                <w:rFonts w:ascii="Times New Roman" w:hAnsi="Times New Roman" w:cs="Times New Roman"/>
                <w:sz w:val="24"/>
                <w:szCs w:val="24"/>
              </w:rPr>
            </w:pPr>
            <w:r>
              <w:rPr>
                <w:rFonts w:ascii="Times New Roman" w:hAnsi="Times New Roman" w:cs="Times New Roman"/>
                <w:sz w:val="24"/>
                <w:szCs w:val="24"/>
              </w:rPr>
              <w:t>0.0706</w:t>
            </w:r>
          </w:p>
        </w:tc>
        <w:tc>
          <w:tcPr>
            <w:tcW w:w="3240" w:type="dxa"/>
          </w:tcPr>
          <w:p w:rsidR="00272E3E" w:rsidRPr="001A30BA" w:rsidRDefault="00272E3E" w:rsidP="00AB5F29">
            <w:pPr>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125-1562", "abstract" : "This study analyzed the distribution of the number of cases in households of various sizes, reconsidering previous survey data from the Asian influenza A (H2N2) pandemic in 1957 and the influenza B epidemic in 1961. The final size distributions for the number of household cases were extracted from four different data sources (n = 547, 671, 92 and 263 households), and a probability model was applied to estimate the community probability of infection (CPI) and household secondary attack rate (SAR). For the 1957 Asian influenza pandemic, the CPI and household SAR were estimated to be 0.42 [95% confidence intervals (CI): 0.37, 0.47] and 7.06% (95% CI: 4.73, 9.44), respectively, using data from Tokyo. The figures for the same pandemic using data from Osaka were 0.21 (95% CI: 0.19, 0.22) and 9.07% (95% CI: 6.73, 11.53), respectively. Similarly, the CPI and household SAR for two different datasets of influenza B epidemics in Osaka in 1961 were estimated as 0.37 (95% CI: 0.30, 0.44) and 18.41% (95% CI: 11.37, 25.95) and 0.20 (95% CI: 0.13, 0.28) and 10.51% (95% CI: 8.01, 13.15), respectively. Community transmission was more frequent than household transmission, both for the Asian influenza pandemic and the influenza B epidemic, implying that community-based countermeasures (eg, area quarantine and social distancing) may play key roles in influenza interventions.", "author" : [ { "dropping-particle" : "", "family" : "Nishiura", "given" : "Hiroshi", "non-dropping-particle" : "", "parse-names" : false, "suffix" : "" }, { "dropping-particle" : "", "family" : "Chowell", "given" : "Gerardo", "non-dropping-particle" : "", "parse-names" : false, "suffix" : "" } ], "container-title" : "The Southeast Asian journal of tropical medicine and public health", "id" : "ITEM-1", "issue" : "6", "issued" : { "date-parts" : [ [ "2007", "11" ] ] }, "page" : "1075-83", "title" : "Household and community transmission of the Asian influenza A (H2N2) and influenza B viruses in 1957 and 1961.", "type" : "article-journal", "volume" : "38" }, "uris" : [ "http://www.mendeley.com/documents/?uuid=58412114-6a39-4e53-848c-3a0aa67990f2" ] } ], "mendeley" : { "formattedCitation" : "(Nishiura and Chowell 2007)", "plainTextFormattedCitation" : "(Nishiura and Chowell 2007)", "previouslyFormattedCitation" : "(Nishiura and Chowell 2007)" }, "properties" : { "noteIndex" : 0 }, "schema" : "https://github.com/citation-style-language/schema/raw/master/csl-citation.json" }</w:instrText>
            </w:r>
            <w:r>
              <w:rPr>
                <w:rFonts w:ascii="Times New Roman" w:hAnsi="Times New Roman" w:cs="Times New Roman"/>
                <w:sz w:val="24"/>
                <w:szCs w:val="24"/>
              </w:rPr>
              <w:fldChar w:fldCharType="separate"/>
            </w:r>
            <w:r w:rsidRPr="00272E3E">
              <w:rPr>
                <w:rFonts w:ascii="Times New Roman" w:hAnsi="Times New Roman" w:cs="Times New Roman"/>
                <w:noProof/>
                <w:sz w:val="24"/>
                <w:szCs w:val="24"/>
              </w:rPr>
              <w:t>(Nishiura and Chowell 2007)</w:t>
            </w:r>
            <w:r>
              <w:rPr>
                <w:rFonts w:ascii="Times New Roman" w:hAnsi="Times New Roman" w:cs="Times New Roman"/>
                <w:sz w:val="24"/>
                <w:szCs w:val="24"/>
              </w:rPr>
              <w:fldChar w:fldCharType="end"/>
            </w:r>
          </w:p>
        </w:tc>
      </w:tr>
      <w:tr w:rsidR="00272E3E" w:rsidRPr="001A30BA" w:rsidTr="00473F5B">
        <w:tc>
          <w:tcPr>
            <w:tcW w:w="1080" w:type="dxa"/>
          </w:tcPr>
          <w:p w:rsidR="00272E3E" w:rsidRPr="001A30BA" w:rsidRDefault="00272E3E" w:rsidP="00AB5F29">
            <w:pPr>
              <w:contextualSpacing/>
              <w:rPr>
                <w:rFonts w:ascii="Times New Roman" w:hAnsi="Times New Roman" w:cs="Times New Roman"/>
                <w:b/>
                <w:sz w:val="24"/>
                <w:szCs w:val="24"/>
              </w:rPr>
            </w:pPr>
          </w:p>
        </w:tc>
        <w:tc>
          <w:tcPr>
            <w:tcW w:w="2268" w:type="dxa"/>
          </w:tcPr>
          <w:p w:rsidR="00272E3E" w:rsidRPr="001A30BA" w:rsidRDefault="00272E3E" w:rsidP="00AB5F29">
            <w:pPr>
              <w:contextualSpacing/>
              <w:rPr>
                <w:rFonts w:ascii="Times New Roman" w:hAnsi="Times New Roman" w:cs="Times New Roman"/>
                <w:sz w:val="24"/>
                <w:szCs w:val="24"/>
              </w:rPr>
            </w:pPr>
            <w:r>
              <w:rPr>
                <w:rFonts w:ascii="Times New Roman" w:hAnsi="Times New Roman" w:cs="Times New Roman"/>
                <w:sz w:val="24"/>
                <w:szCs w:val="24"/>
              </w:rPr>
              <w:t>Osaka, Japan</w:t>
            </w:r>
          </w:p>
        </w:tc>
        <w:tc>
          <w:tcPr>
            <w:tcW w:w="1703" w:type="dxa"/>
          </w:tcPr>
          <w:p w:rsidR="00272E3E" w:rsidRPr="001A30BA" w:rsidRDefault="00272E3E" w:rsidP="00AB5F29">
            <w:pPr>
              <w:contextualSpacing/>
              <w:rPr>
                <w:rFonts w:ascii="Times New Roman" w:hAnsi="Times New Roman" w:cs="Times New Roman"/>
                <w:sz w:val="24"/>
                <w:szCs w:val="24"/>
              </w:rPr>
            </w:pPr>
            <w:r>
              <w:rPr>
                <w:rFonts w:ascii="Times New Roman" w:hAnsi="Times New Roman" w:cs="Times New Roman"/>
                <w:sz w:val="24"/>
                <w:szCs w:val="24"/>
              </w:rPr>
              <w:t>1957</w:t>
            </w:r>
          </w:p>
        </w:tc>
        <w:tc>
          <w:tcPr>
            <w:tcW w:w="1069" w:type="dxa"/>
          </w:tcPr>
          <w:p w:rsidR="00272E3E" w:rsidRPr="001A30BA" w:rsidRDefault="00272E3E" w:rsidP="00AB5F29">
            <w:pPr>
              <w:contextualSpacing/>
              <w:rPr>
                <w:rFonts w:ascii="Times New Roman" w:hAnsi="Times New Roman" w:cs="Times New Roman"/>
                <w:sz w:val="24"/>
                <w:szCs w:val="24"/>
              </w:rPr>
            </w:pPr>
            <w:r>
              <w:rPr>
                <w:rFonts w:ascii="Times New Roman" w:hAnsi="Times New Roman" w:cs="Times New Roman"/>
                <w:sz w:val="24"/>
                <w:szCs w:val="24"/>
              </w:rPr>
              <w:t>0.0907</w:t>
            </w:r>
          </w:p>
        </w:tc>
        <w:tc>
          <w:tcPr>
            <w:tcW w:w="3240" w:type="dxa"/>
          </w:tcPr>
          <w:p w:rsidR="00272E3E" w:rsidRPr="001A30BA" w:rsidRDefault="00272E3E" w:rsidP="00AB5F29">
            <w:pPr>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125-1562", "abstract" : "This study analyzed the distribution of the number of cases in households of various sizes, reconsidering previous survey data from the Asian influenza A (H2N2) pandemic in 1957 and the influenza B epidemic in 1961. The final size distributions for the number of household cases were extracted from four different data sources (n = 547, 671, 92 and 263 households), and a probability model was applied to estimate the community probability of infection (CPI) and household secondary attack rate (SAR). For the 1957 Asian influenza pandemic, the CPI and household SAR were estimated to be 0.42 [95% confidence intervals (CI): 0.37, 0.47] and 7.06% (95% CI: 4.73, 9.44), respectively, using data from Tokyo. The figures for the same pandemic using data from Osaka were 0.21 (95% CI: 0.19, 0.22) and 9.07% (95% CI: 6.73, 11.53), respectively. Similarly, the CPI and household SAR for two different datasets of influenza B epidemics in Osaka in 1961 were estimated as 0.37 (95% CI: 0.30, 0.44) and 18.41% (95% CI: 11.37, 25.95) and 0.20 (95% CI: 0.13, 0.28) and 10.51% (95% CI: 8.01, 13.15), respectively. Community transmission was more frequent than household transmission, both for the Asian influenza pandemic and the influenza B epidemic, implying that community-based countermeasures (eg, area quarantine and social distancing) may play key roles in influenza interventions.", "author" : [ { "dropping-particle" : "", "family" : "Nishiura", "given" : "Hiroshi", "non-dropping-particle" : "", "parse-names" : false, "suffix" : "" }, { "dropping-particle" : "", "family" : "Chowell", "given" : "Gerardo", "non-dropping-particle" : "", "parse-names" : false, "suffix" : "" } ], "container-title" : "The Southeast Asian journal of tropical medicine and public health", "id" : "ITEM-1", "issue" : "6", "issued" : { "date-parts" : [ [ "2007", "11" ] ] }, "page" : "1075-83", "title" : "Household and community transmission of the Asian influenza A (H2N2) and influenza B viruses in 1957 and 1961.", "type" : "article-journal", "volume" : "38" }, "uris" : [ "http://www.mendeley.com/documents/?uuid=58412114-6a39-4e53-848c-3a0aa67990f2" ] } ], "mendeley" : { "formattedCitation" : "(Nishiura and Chowell 2007)", "plainTextFormattedCitation" : "(Nishiura and Chowell 2007)", "previouslyFormattedCitation" : "(Nishiura and Chowell 2007)" }, "properties" : { "noteIndex" : 0 }, "schema" : "https://github.com/citation-style-language/schema/raw/master/csl-citation.json" }</w:instrText>
            </w:r>
            <w:r>
              <w:rPr>
                <w:rFonts w:ascii="Times New Roman" w:hAnsi="Times New Roman" w:cs="Times New Roman"/>
                <w:sz w:val="24"/>
                <w:szCs w:val="24"/>
              </w:rPr>
              <w:fldChar w:fldCharType="separate"/>
            </w:r>
            <w:r w:rsidRPr="00272E3E">
              <w:rPr>
                <w:rFonts w:ascii="Times New Roman" w:hAnsi="Times New Roman" w:cs="Times New Roman"/>
                <w:noProof/>
                <w:sz w:val="24"/>
                <w:szCs w:val="24"/>
              </w:rPr>
              <w:t>(Nishiura and Chowell 2007)</w:t>
            </w:r>
            <w:r>
              <w:rPr>
                <w:rFonts w:ascii="Times New Roman" w:hAnsi="Times New Roman" w:cs="Times New Roman"/>
                <w:sz w:val="24"/>
                <w:szCs w:val="24"/>
              </w:rPr>
              <w:fldChar w:fldCharType="end"/>
            </w:r>
          </w:p>
        </w:tc>
      </w:tr>
      <w:tr w:rsidR="00272E3E" w:rsidRPr="001A30BA" w:rsidTr="00473F5B">
        <w:tc>
          <w:tcPr>
            <w:tcW w:w="1080" w:type="dxa"/>
          </w:tcPr>
          <w:p w:rsidR="00272E3E" w:rsidRPr="001A30BA" w:rsidRDefault="00272E3E" w:rsidP="00AB5F29">
            <w:pPr>
              <w:contextualSpacing/>
              <w:rPr>
                <w:rFonts w:ascii="Times New Roman" w:hAnsi="Times New Roman" w:cs="Times New Roman"/>
                <w:b/>
                <w:sz w:val="24"/>
                <w:szCs w:val="24"/>
              </w:rPr>
            </w:pPr>
          </w:p>
        </w:tc>
        <w:tc>
          <w:tcPr>
            <w:tcW w:w="2268" w:type="dxa"/>
          </w:tcPr>
          <w:p w:rsidR="00272E3E" w:rsidRPr="001A30BA" w:rsidRDefault="00272E3E" w:rsidP="00AB5F29">
            <w:pPr>
              <w:contextualSpacing/>
              <w:rPr>
                <w:rFonts w:ascii="Times New Roman" w:hAnsi="Times New Roman" w:cs="Times New Roman"/>
                <w:sz w:val="24"/>
                <w:szCs w:val="24"/>
              </w:rPr>
            </w:pPr>
            <w:r>
              <w:rPr>
                <w:rFonts w:ascii="Times New Roman" w:hAnsi="Times New Roman" w:cs="Times New Roman"/>
                <w:sz w:val="24"/>
                <w:szCs w:val="24"/>
              </w:rPr>
              <w:t>Kansas City, MO</w:t>
            </w:r>
          </w:p>
        </w:tc>
        <w:tc>
          <w:tcPr>
            <w:tcW w:w="1703" w:type="dxa"/>
          </w:tcPr>
          <w:p w:rsidR="00272E3E" w:rsidRPr="001A30BA" w:rsidRDefault="00272E3E" w:rsidP="00AB5F29">
            <w:pPr>
              <w:contextualSpacing/>
              <w:rPr>
                <w:rFonts w:ascii="Times New Roman" w:hAnsi="Times New Roman" w:cs="Times New Roman"/>
                <w:sz w:val="24"/>
                <w:szCs w:val="24"/>
              </w:rPr>
            </w:pPr>
            <w:r>
              <w:rPr>
                <w:rFonts w:ascii="Times New Roman" w:hAnsi="Times New Roman" w:cs="Times New Roman"/>
                <w:sz w:val="24"/>
                <w:szCs w:val="24"/>
              </w:rPr>
              <w:t>1957</w:t>
            </w:r>
          </w:p>
        </w:tc>
        <w:tc>
          <w:tcPr>
            <w:tcW w:w="1069" w:type="dxa"/>
          </w:tcPr>
          <w:p w:rsidR="00272E3E" w:rsidRPr="001A30BA" w:rsidRDefault="00272E3E" w:rsidP="00AB5F29">
            <w:pPr>
              <w:contextualSpacing/>
              <w:rPr>
                <w:rFonts w:ascii="Times New Roman" w:hAnsi="Times New Roman" w:cs="Times New Roman"/>
                <w:sz w:val="24"/>
                <w:szCs w:val="24"/>
              </w:rPr>
            </w:pPr>
            <w:r>
              <w:rPr>
                <w:rFonts w:ascii="Times New Roman" w:hAnsi="Times New Roman" w:cs="Times New Roman"/>
                <w:sz w:val="24"/>
                <w:szCs w:val="24"/>
              </w:rPr>
              <w:t>0.142</w:t>
            </w:r>
          </w:p>
        </w:tc>
        <w:tc>
          <w:tcPr>
            <w:tcW w:w="3240" w:type="dxa"/>
          </w:tcPr>
          <w:p w:rsidR="00272E3E" w:rsidRPr="001A30BA" w:rsidRDefault="00272E3E" w:rsidP="00AB5F29">
            <w:pPr>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6831D6">
              <w:rPr>
                <w:rFonts w:ascii="Times New Roman" w:hAnsi="Times New Roman" w:cs="Times New Roman"/>
                <w:sz w:val="24"/>
                <w:szCs w:val="24"/>
              </w:rPr>
              <w:instrText>ADDIN CSL_CITATION { "citationItems" : [ { "id" : "ITEM-1", "itemData" : { "ISSN" : "0094-6214", "author" : [ { "dropping-particle" : "", "family" : "Chin", "given" : "Tom D Y", "non-dropping-particle" : "", "parse-names" : false, "suffix" : "" }, { "dropping-particle" : "", "family" : "Foley", "given" : "John F", "non-dropping-particle" : "", "parse-names" : false, "suffix" : "" }, { "dropping-particle" : "", "family" : "Doto", "given" : "Irene L", "non-dropping-particle" : "", "parse-names" : false, "suffix" : "" }, { "dropping-particle" : "", "family" : "Gravelle", "given" : "Clifton R", "non-dropping-particle" : "", "parse-names" : false, "suffix" : "" }, { "dropping-particle" : "", "family" : "Weston", "given" : "Jean", "non-dropping-particle" : "", "parse-names" : false, "suffix" : "" } ], "container-title" : "Public health reports", "id" : "ITEM-1", "issue" : "2", "issued" : { "date-parts" : [ [ "1960", "2" ] ] }, "page" : "149-158", "title" : "Morbidity and mortality characteristics of Asian strain influenza.", "type" : "article-journal", "volume" : "75" }, "uris" : [ "http://www.mendeley.com/documents/?uuid=dab0506b-cf55-4ff0-aa20-dcd21aed1816" ] } ], "mendeley" : { "formattedCitation" : "(Chin et al. 1960)", "plainTextFormattedCitation" : "(Chin et al. 1960)", "previouslyFormattedCitation" : "(Chin et al. 1960)" }, "properties" : { "noteIndex" : 0 }, "schema" : "https://github.com/citation-style-language/schema/raw/master/csl-citation.json" }</w:instrText>
            </w:r>
            <w:r>
              <w:rPr>
                <w:rFonts w:ascii="Times New Roman" w:hAnsi="Times New Roman" w:cs="Times New Roman"/>
                <w:sz w:val="24"/>
                <w:szCs w:val="24"/>
              </w:rPr>
              <w:fldChar w:fldCharType="separate"/>
            </w:r>
            <w:r w:rsidRPr="00272E3E">
              <w:rPr>
                <w:rFonts w:ascii="Times New Roman" w:hAnsi="Times New Roman" w:cs="Times New Roman"/>
                <w:noProof/>
                <w:sz w:val="24"/>
                <w:szCs w:val="24"/>
              </w:rPr>
              <w:t>(Chin et al. 1960)</w:t>
            </w:r>
            <w:r>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r w:rsidRPr="001A30BA">
              <w:rPr>
                <w:rFonts w:ascii="Times New Roman" w:hAnsi="Times New Roman" w:cs="Times New Roman"/>
                <w:b/>
                <w:sz w:val="24"/>
                <w:szCs w:val="24"/>
              </w:rPr>
              <w:t>H7N9</w:t>
            </w: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Chin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13-14</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14</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60-7917", "author" : [ { "dropping-particle" : "", "family" : "Yang", "given" : "Y", "non-dropping-particle" : "", "parse-names" : false, "suffix" : "" }, { "dropping-particle" : "", "family" : "Zhang", "given" : "Y", "non-dropping-particle" : "", "parse-names" : false, "suffix" : "" }, { "dropping-particle" : "", "family" : "Fang", "given" : "L", "non-dropping-particle" : "", "parse-names" : false, "suffix" : "" }, { "dropping-particle" : "", "family" : "Halloran", "given" : "M E", "non-dropping-particle" : "", "parse-names" : false, "suffix" : "" }, { "dropping-particle" : "", "family" : "Ma", "given" : "M", "non-dropping-particle" : "", "parse-names" : false, "suffix" : "" }, { "dropping-particle" : "", "family" : "Liang", "given" : "S", "non-dropping-particle" : "", "parse-names" : false, "suffix" : "" }, { "dropping-particle" : "", "family" : "Kenah", "given" : "E", "non-dropping-particle" : "", "parse-names" : false, "suffix" : "" }, { "dropping-particle" : "", "family" : "Britton", "given" : "T", "non-dropping-particle" : "", "parse-names" : false, "suffix" : "" }, { "dropping-particle" : "", "family" : "Chen", "given" : "E", "non-dropping-particle" : "", "parse-names" : false, "suffix" : "" }, { "dropping-particle" : "", "family" : "Hu", "given" : "J", "non-dropping-particle" : "", "parse-names" : false, "suffix" : "" }, { "dropping-particle" : "", "family" : "Tang", "given" : "F", "non-dropping-particle" : "", "parse-names" : false, "suffix" : "" }, { "dropping-particle" : "", "family" : "Cao", "given" : "W", "non-dropping-particle" : "", "parse-names" : false, "suffix" : "" }, { "dropping-particle" : "", "family" : "Feng", "given" : "Z", "non-dropping-particle" : "", "parse-names" : false, "suffix" : "" }, { "dropping-particle" : "", "family" : "Longini", "given" : "I M", "non-dropping-particle" : "", "parse-names" : false, "suffix" : "" } ], "container-title" : "Euro surveillance : bulletin Europ\u00e9en sur les maladies transmissibles = European communicable disease bulletin", "id" : "ITEM-1", "issue" : "10", "issued" : { "date-parts" : [ [ "2015", "1" ] ] }, "title" : "Household transmissibility of avian influenza A (H7N9) virus, China, February to May 2013 and October 2013 to March 2014.", "type" : "article-journal", "volume" : "20" }, "uris" : [ "http://www.mendeley.com/documents/?uuid=8d9a48a0-4828-481d-a82a-05b02f1131c2", "http://www.mendeley.com/documents/?uuid=e693626b-203c-4ffc-8d8e-4b2bcad39e9d" ] } ], "mendeley" : { "formattedCitation" : "(Yang et al. 2015)", "plainTextFormattedCitation" : "(Yang et al. 2015)", "previouslyFormattedCitation" : "(Yang et al. 2015)"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Yang et al. 2015)</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Chin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13</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29</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DOI" : "10.1056/NEJMoa1304617", "ISSN" : "1533-4406", "PMID" : "23614499", "abstract" : "BACKGROUND: The first identified cases of avian influenza A(H7N9) virus infection in humans occurred in China during February and March 2013. We analyzed data obtained from field investigations to describe the epidemiologic characteristics of H7N9 cases in China identified as of December 1, 2013.\n\nMETHODS: Field investigations were conducted for each confirmed case of H7N9 virus infection. A patient was considered to have a confirmed case if the presence of the H7N9 virus was verified by means of real-time reverse-transcriptase-polymerase-chain-reaction assay (RT-PCR), viral isolation, or serologic testing. Information on demographic characteristics, exposure history, and illness timelines was obtained from patients with confirmed cases. Close contacts were monitored for 7 days for symptoms of illness. Throat swabs were obtained from contacts in whom symptoms developed and were tested for the presence of the H7N9 virus by means of real-time RT-PCR.\n\nRESULTS: Among 139 persons with confirmed H7N9 virus infection, the median age was 61 years (range, 2 to 91), 71% were male, and 73% were urban residents. Confirmed cases occurred in 12 areas of China. Nine persons were poultry workers, and of 131 persons with available data, 82% had a history of exposure to live animals, including chickens (82%). A total of 137 persons (99%) were hospitalized, 125 (90%) had pneumonia or respiratory failure, and 65 of 103 with available data (63%) were admitted to an intensive care unit. A total of 47 persons (34%) died in the hospital after a median duration of illness of 21 days, 88 were discharged from the hospital, and 2 remain hospitalized in critical condition; 2 patients were not admitted to a hospital. In four family clusters, human-to-human transmission of H7N9 virus could not be ruled out. Excluding secondary cases in clusters, 2675 close contacts of case patients completed the monitoring period; respiratory symptoms developed in 28 of them (1%); all tested negative for H7N9 virus.\n\nCONCLUSIONS: Most persons with confirmed H7N9 virus infection had severe lower respiratory tract illness, were epidemiologically unrelated, and had a history of recent exposure to poultry. However, limited, nonsustained human-to-human H7N9 virus transmission could not be ruled out in four families.", "author" : [ { "dropping-particle" : "", "family" : "Li", "given" : "Qun", "non-dropping-particle" : "", "parse-names" : false, "suffix" : "" }, { "dropping-particle" : "", "family" : "Zhou", "given" : "Lei", "non-dropping-particle" : "", "parse-names" : false, "suffix" : "" }, { "dropping-particle" : "", "family" : "Zhou", "given" : "Minghao", "non-dropping-particle" : "", "parse-names" : false, "suffix" : "" }, { "dropping-particle" : "", "family" : "Chen", "given" : "Zhiping", "non-dropping-particle" : "", "parse-names" : false, "suffix" : "" }, { "dropping-particle" : "", "family" : "Li", "given" : "Furong", "non-dropping-particle" : "", "parse-names" : false, "suffix" : "" }, { "dropping-particle" : "", "family" : "Wu", "given" : "Huanyu", "non-dropping-particle" : "", "parse-names" : false, "suffix" : "" }, { "dropping-particle" : "", "family" : "Xiang", "given" : "Nijuan", "non-dropping-particle" : "", "parse-names" : false, "suffix" : "" }, { "dropping-particle" : "", "family" : "Chen", "given" : "Enfu", "non-dropping-particle" : "", "parse-names" : false, "suffix" : "" }, { "dropping-particle" : "", "family" : "Tang", "given" : "Fenyang", "non-dropping-particle" : "", "parse-names" : false, "suffix" : "" }, { "dropping-particle" : "", "family" : "Wang", "given" : "Dayan", "non-dropping-particle" : "", "parse-names" : false, "suffix" : "" }, { "dropping-particle" : "", "family" : "Meng", "given" : "Ling", "non-dropping-particle" : "", "parse-names" : false, "suffix" : "" }, { "dropping-particle" : "", "family" : "Hong", "given" : "Zhiheng", "non-dropping-particle" : "", "parse-names" : false, "suffix" : "" }, { "dropping-particle" : "", "family" : "Tu", "given" : "Wenxiao", "non-dropping-particle" : "", "parse-names" : false, "suffix" : "" }, { "dropping-particle" : "", "family" : "Cao", "given" : "Yang", "non-dropping-particle" : "", "parse-names" : false, "suffix" : "" }, { "dropping-particle" : "", "family" : "Li", "given" : "Leilei", "non-dropping-particle" : "", "parse-names" : false, "suffix" : "" }, { "dropping-particle" : "", "family" : "Ding", "given" : "Fan", "non-dropping-particle" : "", "parse-names" : false, "suffix" : "" }, { "dropping-particle" : "", "family" : "Liu", "given" : "Bo", "non-dropping-particle" : "", "parse-names" : false, "suffix" : "" }, { "dropping-particle" : "", "family" : "Wang", "given" : "Mei", "non-dropping-particle" : "", "parse-names" : false, "suffix" : "" }, { "dropping-particle" : "", "family" : "Xie", "given" : "Rongheng", "non-dropping-particle" : "", "parse-names" : false, "suffix" : "" }, { "dropping-particle" : "", "family" : "Gao", "given" : "Rongbao", "non-dropping-particle" : "", "parse-names" : false, "suffix" : "" }, { "dropping-particle" : "", "family" : "Li", "given" : "Xiaodan", "non-dropping-particle" : "", "parse-names" : false, "suffix" : "" }, { "dropping-particle" : "", "family" : "Bai", "given" : "Tian", "non-dropping-particle" : "", "parse-names" : false, "suffix" : "" }, { "dropping-particle" : "", "family" : "Zou", "given" : "Shumei", "non-dropping-particle" : "", "parse-names" : false, "suffix" : "" }, { "dropping-particle" : "", "family" : "He", "given" : "Jun", "non-dropping-particle" : "", "parse-names" : false, "suffix" : "" }, { "dropping-particle" : "", "family" : "Hu", "given" : "Jiayu", "non-dropping-particle" : "", "parse-names" : false, "suffix" : "" }, { "dropping-particle" : "", "family" : "Xu", "given" : "Yangting", "non-dropping-particle" : "", "parse-names" : false, "suffix" : "" }, { "dropping-particle" : "", "family" : "Chai", "given" : "Chengliang", "non-dropping-particle" : "", "parse-names" : false, "suffix" : "" }, { "dropping-particle" : "", "family" : "Wang", "given" : "Shiwen", "non-dropping-particle" : "", "parse-names" : false, "suffix" : "" }, { "dropping-particle" : "", "family" : "Gao", "given" : "Yongjun", "non-dropping-particle" : "", "parse-names" : false, "suffix" : "" }, { "dropping-particle" : "", "family" : "Jin", "given" : "Lianmei", "non-dropping-particle" : "", "parse-names" : false, "suffix" : "" }, { "dropping-particle" : "", "family" : "Zhang", "given" : "Yanping", "non-dropping-particle" : "", "parse-names" : false, "suffix" : "" }, { "dropping-particle" : "", "family" : "Luo", "given" : "Huiming", "non-dropping-particle" : "", "parse-names" : false, "suffix" : "" }, { "dropping-particle" : "", "family" : "Yu", "given" : "Hongjie", "non-dropping-particle" : "", "parse-names" : false, "suffix" : "" }, { "dropping-particle" : "", "family" : "He", "given" : "Jianfeng", "non-dropping-particle" : "", "parse-names" : false, "suffix" : "" }, { "dropping-particle" : "", "family" : "Li", "given" : "Qi", "non-dropping-particle" : "", "parse-names" : false, "suffix" : "" }, { "dropping-particle" : "", "family" : "Wang", "given" : "Xianjun", "non-dropping-particle" : "", "parse-names" : false, "suffix" : "" }, { "dropping-particle" : "", "family" : "Gao", "given" : "Lidong", "non-dropping-particle" : "", "parse-names" : false, "suffix" : "" }, { "dropping-particle" : "", "family" : "Pang", "given" : "Xinghuo", "non-dropping-particle" : "", "parse-names" : false, "suffix" : "" }, { "dropping-particle" : "", "family" : "Liu", "given" : "Guohua", "non-dropping-particle" : "", "parse-names" : false, "suffix" : "" }, { "dropping-particle" : "", "family" : "Yan", "given" : "Yansheng", "non-dropping-particle" : "", "parse-names" : false, "suffix" : "" }, { "dropping-particle" : "", "family" : "Yuan", "given" : "Hui", "non-dropping-particle" : "", "parse-names" : false, "suffix" : "" }, { "dropping-particle" : "", "family" : "Shu", "given" : "Yuelong", "non-dropping-particle" : "", "parse-names" : false, "suffix" : "" }, { "dropping-particle" : "", "family" : "Yang", "given" : "Weizhong", "non-dropping-particle" : "", "parse-names" : false, "suffix" : "" }, { "dropping-particle" : "", "family" : "Wang", "given" : "Yu", "non-dropping-particle" : "", "parse-names" : false, "suffix" : "" }, { "dropping-particle" : "", "family" : "Wu", "given" : "Fan", "non-dropping-particle" : "", "parse-names" : false, "suffix" : "" }, { "dropping-particle" : "", "family" : "Uyeki", "given" : "Timothy M", "non-dropping-particle" : "", "parse-names" : false, "suffix" : "" }, { "dropping-particle" : "", "family" : "Feng", "given" : "Zijian", "non-dropping-particle" : "", "parse-names" : false, "suffix" : "" } ], "container-title" : "The New England journal of medicine", "id" : "ITEM-1", "issue" : "6", "issued" : { "date-parts" : [ [ "2014", "2", "6" ] ] }, "page" : "520-32", "title" : "Epidemiology of human infections with avian influenza A(H7N9) virus in China.", "type" : "article-journal", "volume" : "370" }, "uris" : [ "http://www.mendeley.com/documents/?uuid=f6782699-a036-4553-b2b2-a598d7fbbff0" ] } ], "mendeley" : { "formattedCitation" : "(Li et al. 2014)", "plainTextFormattedCitation" : "(Li et al. 2014)", "previouslyFormattedCitation" : "(Li et al. 2014)"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Li et al. 2014)</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Shanghai, Chin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13</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20</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60-7917", "abstract" : "In April 2013, two members of one family were successively confirmed as cases of avian influenza A(H7N9) virus infection in Shanghai, China. Respiratory specimens from the two cases and their close contacts were tested using real-time reverse-transcription (RT)-PCR. Paired serum specimens from contacts were tested by haemagglutination inhibition assay and microneutralisation test. The index patient developed severe pneumonia. Her husband presented with pneumonia shortly thereafter. Both cases had highly similar clinical features and infection with A(H7N9) virus was confirmed in both cases by genetic analysis. Phylogenetic analysis revealed a high level of similarity between the sequences from the two patients and environmental samples collected from wet markets in Minhang and Changning districts. Six samples from the Changning wet market were confirmed as A(H7N9) positive. Of 27 close contacts, one developed mild respiratory symptoms and another tested positive for A(H7N9) antibodies, but both were negative by real-time RT-PCR. The other 25 close contacts of both cases were A(H7N9) negative. Limited human-to-human transmission of the virus most likely occurred in the family cluster. However, other close contacts did not test positive for the virus, suggesting limited potential for extensive human-to-human transmission of the virus.", "author" : [ { "dropping-particle" : "", "family" : "Hu", "given" : "J", "non-dropping-particle" : "", "parse-names" : false, "suffix" : "" }, { "dropping-particle" : "", "family" : "Zhu", "given" : "Y", "non-dropping-particle" : "", "parse-names" : false, "suffix" : "" }, { "dropping-particle" : "", "family" : "Zhao", "given" : "B", "non-dropping-particle" : "", "parse-names" : false, "suffix" : "" }, { "dropping-particle" : "", "family" : "Li", "given" : "J", "non-dropping-particle" : "", "parse-names" : false, "suffix" : "" }, { "dropping-particle" : "", "family" : "Liu", "given" : "L", "non-dropping-particle" : "", "parse-names" : false, "suffix" : "" }, { "dropping-particle" : "", "family" : "Gu", "given" : "K", "non-dropping-particle" : "", "parse-names" : false, "suffix" : "" }, { "dropping-particle" : "", "family" : "Zhang", "given" : "W", "non-dropping-particle" : "", "parse-names" : false, "suffix" : "" }, { "dropping-particle" : "", "family" : "Su", "given" : "H", "non-dropping-particle" : "", "parse-names" : false, "suffix" : "" }, { "dropping-particle" : "", "family" : "Teng", "given" : "Z", "non-dropping-particle" : "", "parse-names" : false, "suffix" : "" }, { "dropping-particle" : "", "family" : "Tang", "given" : "S", "non-dropping-particle" : "", "parse-names" : false, "suffix" : "" }, { "dropping-particle" : "", "family" : "Yuan", "given" : "Z", "non-dropping-particle" : "", "parse-names" : false, "suffix" : "" }, { "dropping-particle" : "", "family" : "Feng", "given" : "Z", "non-dropping-particle" : "", "parse-names" : false, "suffix" : "" }, { "dropping-particle" : "", "family" : "Wu", "given" : "F", "non-dropping-particle" : "", "parse-names" : false, "suffix" : "" } ], "container-title" : "Euro surveillance : bulletin Europ\u00e9en sur les maladies transmissibles = European communicable disease bulletin", "id" : "ITEM-1", "issue" : "25", "issued" : { "date-parts" : [ [ "2014", "1" ] ] }, "title" : "Limited human-to-human transmission of avian influenza A(H7N9) virus, Shanghai, China, March to April 2013.", "type" : "article-journal", "volume" : "19" }, "uris" : [ "http://www.mendeley.com/documents/?uuid=6c8d4e4c-a16a-4363-9bc4-102bec364134" ] } ], "mendeley" : { "formattedCitation" : "(Hu et al. 2014)", "plainTextFormattedCitation" : "(Hu et al. 2014)", "previouslyFormattedCitation" : "(Hu et al. 2014)"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Hu et al. 2014)</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Shaoxing City, Chin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13</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60-7917", "abstract" : "Through a national surveillance system for unexplained pneumonia, a severe case of influenza A(H7N9) in a man in his mid-30s was identified in Zhejiang Province, China on 14 October 2013. Epidemiological and clinical findings were consistent with the patterns reported during the outbreak in spring 2013, and laboratory findings showed that the virus had 99.6% identity with earlier H7N9 viruses identified in humans in the spring except for five mutations in the NA gene.", "author" : [ { "dropping-particle" : "", "family" : "Chen", "given" : "E", "non-dropping-particle" : "", "parse-names" : false, "suffix" : "" }, { "dropping-particle" : "", "family" : "Chen", "given" : "Y", "non-dropping-particle" : "", "parse-names" : false, "suffix" : "" }, { "dropping-particle" : "", "family" : "Fu", "given" : "L", "non-dropping-particle" : "", "parse-names" : false, "suffix" : "" }, { "dropping-particle" : "", "family" : "Chen", "given" : "Z", "non-dropping-particle" : "", "parse-names" : false, "suffix" : "" }, { "dropping-particle" : "", "family" : "Gong", "given" : "Z", "non-dropping-particle" : "", "parse-names" : false, "suffix" : "" }, { "dropping-particle" : "", "family" : "Mao", "given" : "H", "non-dropping-particle" : "", "parse-names" : false, "suffix" : "" }, { "dropping-particle" : "", "family" : "Wang", "given" : "D", "non-dropping-particle" : "", "parse-names" : false, "suffix" : "" }, { "dropping-particle" : "", "family" : "Ni", "given" : "M Y", "non-dropping-particle" : "", "parse-names" : false, "suffix" : "" }, { "dropping-particle" : "", "family" : "Wu", "given" : "P", "non-dropping-particle" : "", "parse-names" : false, "suffix" : "" }, { "dropping-particle" : "", "family" : "Yu", "given" : "Z", "non-dropping-particle" : "", "parse-names" : false, "suffix" : "" }, { "dropping-particle" : "", "family" : "He", "given" : "T", "non-dropping-particle" : "", "parse-names" : false, "suffix" : "" }, { "dropping-particle" : "", "family" : "Li", "given" : "Z", "non-dropping-particle" : "", "parse-names" : false, "suffix" : "" }, { "dropping-particle" : "", "family" : "Gao", "given" : "J", "non-dropping-particle" : "", "parse-names" : false, "suffix" : "" }, { "dropping-particle" : "", "family" : "Liu", "given" : "S", "non-dropping-particle" : "", "parse-names" : false, "suffix" : "" }, { "dropping-particle" : "", "family" : "Shu", "given" : "Y", "non-dropping-particle" : "", "parse-names" : false, "suffix" : "" }, { "dropping-particle" : "", "family" : "Cowling", "given" : "B J", "non-dropping-particle" : "", "parse-names" : false, "suffix" : "" }, { "dropping-particle" : "", "family" : "Xia", "given" : "S", "non-dropping-particle" : "", "parse-names" : false, "suffix" : "" }, { "dropping-particle" : "", "family" : "Yu", "given" : "H", "non-dropping-particle" : "", "parse-names" : false, "suffix" : "" } ], "container-title" : "Euro surveillance : bulletin Europ\u00e9en sur les maladies transmissibles = European communicable disease bulletin", "id" : "ITEM-1", "issue" : "43", "issued" : { "date-parts" : [ [ "2013", "1" ] ] }, "title" : "Human infection with avian influenza A(H7N9) virus re-emerges in China in winter 2013.", "type" : "article-journal", "volume" : "18" }, "uris" : [ "http://www.mendeley.com/documents/?uuid=b328c5be-29b3-4041-a8ea-09e368966a4e" ] } ], "mendeley" : { "formattedCitation" : "(Chen et al. 2013)", "plainTextFormattedCitation" : "(Chen et al. 2013)", "previouslyFormattedCitation" : "(Chen et al. 2013)"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Chen et al. 2013)</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r w:rsidRPr="001A30BA">
              <w:rPr>
                <w:rFonts w:ascii="Times New Roman" w:hAnsi="Times New Roman" w:cs="Times New Roman"/>
                <w:b/>
                <w:sz w:val="24"/>
                <w:szCs w:val="24"/>
              </w:rPr>
              <w:t>H5N1</w:t>
            </w: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Cambodi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11</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60-7917", "abstract" : "In February 2011, a mother and her child from Banteay Meanchey Province, Cambodia, were diagnosed, postmortem, with avian influenza A(H5N1) virus infection. A field investigation was conducted by teams from the Cambodian Ministry of Health, the World Health Organization and the Institut Pasteur in Cambodia. Nasopharyngeal, throat and serum specimens collected from 11 household or three neighbour contacts including two suspect cases tested negative by reverse transcriptase-polymerase chain reaction (RT-PCR) for A(H5N1). Follow-up sera from the 11 household contacts also tested negative for A(H5N1) antibodies. Twenty-six HCW who were exposed to the cases without taking adequate personal protective measures self-monitored and none developed symptoms within the two following weeks. An unknown number of passengers travelling with the cases on a minibus while they were symptomatic could not be traced but no clusters of severe respiratory illnesses were detected through the Cambodian surveillance systems in the two weeks after that. The likely cause of the fatal infection in the mother and the child was common-source exposure in Preah Sdach District, Prey Veng Province. Human-to-human transmission of A(H5N1) virus was unlikely but genetic susceptibility is suspected. Clusters of A(H5N1) virus infection should be systematically investigated to rule out any human-to-human transmission.", "author" : [ { "dropping-particle" : "", "family" : "Chea", "given" : "N", "non-dropping-particle" : "", "parse-names" : false, "suffix" : "" }, { "dropping-particle" : "", "family" : "Yi", "given" : "S D", "non-dropping-particle" : "", "parse-names" : false, "suffix" : "" }, { "dropping-particle" : "", "family" : "Rith", "given" : "S", "non-dropping-particle" : "", "parse-names" : false, "suffix" : "" }, { "dropping-particle" : "", "family" : "Seng", "given" : "H", "non-dropping-particle" : "", "parse-names" : false, "suffix" : "" }, { "dropping-particle" : "", "family" : "Ieng", "given" : "V", "non-dropping-particle" : "", "parse-names" : false, "suffix" : "" }, { "dropping-particle" : "", "family" : "Penh", "given" : "C", "non-dropping-particle" : "", "parse-names" : false, "suffix" : "" }, { "dropping-particle" : "", "family" : "Mardy", "given" : "S", "non-dropping-particle" : "", "parse-names" : false, "suffix" : "" }, { "dropping-particle" : "", "family" : "Laurent", "given" : "D", "non-dropping-particle" : "", "parse-names" : false, "suffix" : "" }, { "dropping-particle" : "", "family" : "Richner", "given" : "B", "non-dropping-particle" : "", "parse-names" : false, "suffix" : "" }, { "dropping-particle" : "", "family" : "Sok", "given" : "T", "non-dropping-particle" : "", "parse-names" : false, "suffix" : "" }, { "dropping-particle" : "", "family" : "Ly", "given" : "S", "non-dropping-particle" : "", "parse-names" : false, "suffix" : "" }, { "dropping-particle" : "", "family" : "Kitsutani", "given" : "P", "non-dropping-particle" : "", "parse-names" : false, "suffix" : "" }, { "dropping-particle" : "", "family" : "Asgari", "given" : "N", "non-dropping-particle" : "", "parse-names" : false, "suffix" : "" }, { "dropping-particle" : "", "family" : "Roces", "given" : "M C", "non-dropping-particle" : "", "parse-names" : false, "suffix" : "" }, { "dropping-particle" : "", "family" : "Buchy", "given" : "P", "non-dropping-particle" : "", "parse-names" : false, "suffix" : "" }, { "dropping-particle" : "", "family" : "Tarantola", "given" : "A", "non-dropping-particle" : "", "parse-names" : false, "suffix" : "" } ], "container-title" : "Euro surveillance : bulletin Europ\u00e9en sur les maladies transmissibles = European communicable disease bulletin", "id" : "ITEM-1", "issue" : "25", "issued" : { "date-parts" : [ [ "2014", "1" ] ] }, "title" : "Two clustered cases of confirmed influenza A(H5N1) virus infection, Cambodia, 2011.", "type" : "article-journal", "volume" : "19" }, "uris" : [ "http://www.mendeley.com/documents/?uuid=bf7d3230-0d6b-4751-85c2-950d6c068c20" ] } ], "mendeley" : { "formattedCitation" : "(Chea et al. 2014)", "plainTextFormattedCitation" : "(Chea et al. 2014)", "previouslyFormattedCitation" : "(Chea et al. 2014)"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Chea et al. 2014)</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Indonesi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6</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29</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DOI" : "10.3201/eid1309.070111", "ISSN" : "1080-6059", "abstract" : "Highly pathogenic avian influenza A (HPAI) subtype H5N1 has caused family case clusters, mostly in Southeast Asia, that could be due to human-to-human transmission. Should this virus, or another zoonotic influenza virus, gain the ability of sustained human-to-human transmission, an influenza pandemic could result. We used statistical methods to test whether observed clusters of HPAI (H5N1) illnesses in families in northern Sumatra, Indonesia, and eastern Turkey were due to human-to-human transmission. Given that human-to-human transmission occurs, we estimate the infection secondary attack rates (SARs) and the local basic reproductive number, R0. We find statistical evidence of human-to-human transmission (p = 0.009) in Sumatra but not in Turkey (p = 0.114). For Sumatra, the estimated household SAR was 29% (95% confidence interval [CI] 15%\u201351%). The estimated lower limit on the local R0 was 1.14 (95% CI 0.61\u20132.14). Effective HPAI (H5N1) surveillance, containment response, and field evaluation are essential to monitor and contain potential pandemic strains.", "author" : [ { "dropping-particle" : "", "family" : "Yang", "given" : "Yang", "non-dropping-particle" : "", "parse-names" : false, "suffix" : "" }, { "dropping-particle" : "", "family" : "Halloran", "given" : "M Elizabeth", "non-dropping-particle" : "", "parse-names" : false, "suffix" : "" }, { "dropping-particle" : "", "family" : "Sugimoto", "given" : "Jonathan D", "non-dropping-particle" : "", "parse-names" : false, "suffix" : "" }, { "dropping-particle" : "", "family" : "Longini", "given" : "Ira M", "non-dropping-particle" : "", "parse-names" : false, "suffix" : "" } ], "container-title" : "Emerging Infectious Disease journal", "id" : "ITEM-1", "issue" : "9", "issued" : { "date-parts" : [ [ "2007" ] ] }, "page" : "1348", "title" : "Detecting Human-to-Human Transmission of Avian Influenza A (H5N1)", "type" : "article-journal", "volume" : "13" }, "uris" : [ "http://www.mendeley.com/documents/?uuid=ec9adbab-ad6f-488a-a99f-cafd38f7c182" ] } ], "mendeley" : { "formattedCitation" : "(Yang et al. 2007)", "plainTextFormattedCitation" : "(Yang et al. 2007)", "previouslyFormattedCitation" : "(Yang et al. 2007)"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Yang et al. 2007)</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Indonesi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5-9</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55</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DOI" : "10.1371/journal.pone.0029971", "ISSN" : "1932-6203", "PMID" : "22238686", "abstract" : "BACKGROUND: Disease transmission patterns are needed to inform public health interventions, but remain largely unknown for avian influenza H5N1 virus infections. A recent study on the 139 outbreaks detected in Indonesia between 2005 and 2009 found that the type of exposure to sources of H5N1 virus for both the index case and their household members impacted the risk of additional cases in the household. This study describes the disease transmission patterns in those outbreak households.\n\nMETHODOLOGY/PRINCIPAL FINDINGS: We compared cases (n\u200a=\u200a177) and contacts (n\u200a=\u200a496) in the 113 sporadic and 26 cluster outbreaks detected between July 2005 and July 2009 to estimate attack rates and disease intervals. We used final size household models to fit transmission parameters to data on household size, cases and blood-related household contacts to assess the relative contribution of zoonotic and human-to-human transmission of the virus, as well as the reproduction number for human virus transmission. The overall household attack rate was 18.3% and secondary attack rate was 5.5%. Secondary attack rate remained stable as household size increased. The mean interval between onset of subsequent cases in outbreaks was 5.6 days. The transmission model found that human transmission was very rare, with a reproduction number between 0.1 and 0.25, and the upper confidence bounds below 0.4. Transmission model fit was best when the denominator population was restricted to blood-related household contacts of index cases.\n\nCONCLUSIONS/SIGNIFICANCE: The study only found strong support for human transmission of the virus when a single large cluster was included in the transmission model. The reproduction number was well below the threshold for sustained transmission. This study provides baseline information on the transmission dynamics for the current zoonotic virus and can be used to detect and define signatures of a virus with increasing capacity for human-to-human transmission.", "author" : [ { "dropping-particle" : "", "family" : "Aditama", "given" : "Tjandra Y", "non-dropping-particle" : "", "parse-names" : false, "suffix" : "" }, { "dropping-particle" : "", "family" : "Samaan", "given" : "Gina", "non-dropping-particle" : "", "parse-names" : false, "suffix" : "" }, { "dropping-particle" : "", "family" : "Kusriastuti", "given" : "Rita", "non-dropping-particle" : "", "parse-names" : false, "suffix" : "" }, { "dropping-particle" : "", "family" : "Sampurno", "given" : "Ondri Dwi", "non-dropping-particle" : "", "parse-names" : false, "suffix" : "" }, { "dropping-particle" : "", "family" : "Purba", "given" : "Wilfried", "non-dropping-particle" : "", "parse-names" : false, "suffix" : "" }, { "dropping-particle" : "", "family" : "Misriyah", "given" : "", "non-dropping-particle" : "", "parse-names" : false, "suffix" : "" }, { "dropping-particle" : "", "family" : "Santoso", "given" : "Hari", "non-dropping-particle" : "", "parse-names" : false, "suffix" : "" }, { "dropping-particle" : "", "family" : "Bratasena", "given" : "Arie", "non-dropping-particle" : "", "parse-names" : false, "suffix" : "" }, { "dropping-particle" : "", "family" : "Maruf", "given" : "Anas", "non-dropping-particle" : "", "parse-names" : false, "suffix" : "" }, { "dropping-particle" : "", "family" : "Sariwati", "given" : "Elvieda", "non-dropping-particle" : "", "parse-names" : false, "suffix" : "" }, { "dropping-particle" : "", "family" : "Setiawaty", "given" : "Vivi", "non-dropping-particle" : "", "parse-names" : false, "suffix" : "" }, { "dropping-particle" : "", "family" : "Glass", "given" : "Kathryn", "non-dropping-particle" : "", "parse-names" : false, "suffix" : "" }, { "dropping-particle" : "", "family" : "Lokuge", "given" : "Kamalini", "non-dropping-particle" : "", "parse-names" : false, "suffix" : "" }, { "dropping-particle" : "", "family" : "Kelly", "given" : "Paul M", "non-dropping-particle" : "", "parse-names" : false, "suffix" : "" }, { "dropping-particle" : "", "family" : "Kandun", "given" : "I Nyoman", "non-dropping-particle" : "", "parse-names" : false, "suffix" : "" } ], "container-title" : "PloS one", "id" : "ITEM-1", "issue" : "1", "issued" : { "date-parts" : [ [ "2012", "1" ] ] }, "page" : "e29971", "title" : "Avian influenza H5N1 transmission in households, Indonesia.", "type" : "article-journal", "volume" : "7" }, "uris" : [ "http://www.mendeley.com/documents/?uuid=7eb9974c-2779-4512-9525-5e5db534fe48" ] } ], "mendeley" : { "formattedCitation" : "(Aditama et al. 2012)", "plainTextFormattedCitation" : "(Aditama et al. 2012)", "previouslyFormattedCitation" : "(Aditama et al. 2012)"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Aditama et al. 2012)</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Hong Kong, China</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1997</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48</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0022-1899", "abstract" : "The first documented outbreak of human respiratory disease caused by avian influenza A (H5N1) viruses occurred in Hong Kong in 1997. The kinetics of the antibody response to the avian virus in H5N1-infected persons was similar to that of a primary response to human influenza A viruses; serum neutralizing antibody was detected, in general, &gt;/=14 days after symptom onset. Cohort studies were conducted to assess the risk of human-to-human transmission of the virus. By use of a combination of serologic assays, 6 of 51 household contacts, 1 of 26 tour group members, and none of 47 coworkers exposed to H5N1-infected persons were positive for H5 antibody. One H5 antibody-positive household contact, with no history of poultry exposure, provided evidence that human-to-human transmission of the avian virus may have occurred through close physical contact with H5N1-infected patients. In contrast, social exposure to case patients was not associated with H5N1 infection.", "author" : [ { "dropping-particle" : "", "family" : "Katz", "given" : "J M", "non-dropping-particle" : "", "parse-names" : false, "suffix" : "" }, { "dropping-particle" : "", "family" : "Lim", "given" : "W", "non-dropping-particle" : "", "parse-names" : false, "suffix" : "" }, { "dropping-particle" : "", "family" : "Bridges", "given" : "C B", "non-dropping-particle" : "", "parse-names" : false, "suffix" : "" }, { "dropping-particle" : "", "family" : "Rowe", "given" : "T", "non-dropping-particle" : "", "parse-names" : false, "suffix" : "" }, { "dropping-particle" : "", "family" : "Hu-Primmer", "given" : "J", "non-dropping-particle" : "", "parse-names" : false, "suffix" : "" }, { "dropping-particle" : "", "family" : "Lu", "given" : "X", "non-dropping-particle" : "", "parse-names" : false, "suffix" : "" }, { "dropping-particle" : "", "family" : "Abernathy", "given" : "R A", "non-dropping-particle" : "", "parse-names" : false, "suffix" : "" }, { "dropping-particle" : "", "family" : "Clarke", "given" : "M", "non-dropping-particle" : "", "parse-names" : false, "suffix" : "" }, { "dropping-particle" : "", "family" : "Conn", "given" : "L", "non-dropping-particle" : "", "parse-names" : false, "suffix" : "" }, { "dropping-particle" : "", "family" : "Kwong", "given" : "H", "non-dropping-particle" : "", "parse-names" : false, "suffix" : "" }, { "dropping-particle" : "", "family" : "Lee", "given" : "M", "non-dropping-particle" : "", "parse-names" : false, "suffix" : "" }, { "dropping-particle" : "", "family" : "Au", "given" : "G", "non-dropping-particle" : "", "parse-names" : false, "suffix" : "" }, { "dropping-particle" : "", "family" : "Ho", "given" : "Y Y", "non-dropping-particle" : "", "parse-names" : false, "suffix" : "" }, { "dropping-particle" : "", "family" : "Mak", "given" : "K H", "non-dropping-particle" : "", "parse-names" : false, "suffix" : "" }, { "dropping-particle" : "", "family" : "Cox", "given" : "N J", "non-dropping-particle" : "", "parse-names" : false, "suffix" : "" }, { "dropping-particle" : "", "family" : "Fukuda", "given" : "K", "non-dropping-particle" : "", "parse-names" : false, "suffix" : "" } ], "container-title" : "The Journal of infectious diseases", "id" : "ITEM-1", "issue" : "6", "issued" : { "date-parts" : [ [ "1999", "12" ] ] }, "page" : "1763-70", "title" : "Antibody response in individuals infected with avian influenza A (H5N1) viruses and detection of anti-H5 antibody among household and social contacts.", "type" : "article-journal", "volume" : "180" }, "uris" : [ "http://www.mendeley.com/documents/?uuid=082fe521-e901-4716-8d04-17fa09f8a667" ] } ], "mendeley" : { "formattedCitation" : "(Katz et al. 1999)", "plainTextFormattedCitation" : "(Katz et al. 1999)", "previouslyFormattedCitation" : "(Katz et al. 1999)"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Katz et al. 1999)</w:t>
            </w:r>
            <w:r w:rsidRPr="001A30BA">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r w:rsidRPr="001A30BA">
              <w:rPr>
                <w:rFonts w:ascii="Times New Roman" w:hAnsi="Times New Roman" w:cs="Times New Roman"/>
                <w:b/>
                <w:sz w:val="24"/>
                <w:szCs w:val="24"/>
              </w:rPr>
              <w:t>H7N2</w:t>
            </w: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Wales</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7</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111</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471-2334", "abstract" : "BACKGROUND: The detailed analysis of an outbreak database has been undertaken to examine the role of contact tracing in controlling an outbreak of possible avian influenza in humans. The outbreak, initiating from the purchase of infected domestic poultry, occurred in North Wales during May and June 2007. During this outbreak, extensive contact tracing was carried out. Following contact tracing, cases and contacts believed to be at risk of infection were given treatment/prophylaxis.\n\nMETHODS: We analyse the database of cases and their contacts identified for the purposes of contact tracing in relation to both the contact tracing burden and effectiveness. We investigate the distribution of numbers of contacts identified, and use network structure to explore the speed with which treatment/prophylaxis was made available and to estimate the risk of transmission in different settings.\n\nRESULTS: Fourteen cases of suspected H7N2 influenza A in humans were associated with a confirmed outbreak among poultry in May-June 2007. The contact tracing dataset consisted of 254 individuals (cases and contacts, of both poultry and humans) who were linked through a network of social contacts. Of these, 102 individuals were given treatment or prophylaxis. Considerable differences between individuals' contact patterns were observed. Home and workplace encounters were more likely to result in transmission than encounters in other settings. After an initial delay, while the outbreak proceeded undetected, contact tracing rapidly caught up with the cases and was effective in reducing the time between onset of symptoms and treatment/prophylaxis.\n\nCONCLUSIONS: Contact tracing was used to link together the individuals involved in this outbreak in a social network, allowing the identification of the most likely paths of transmission and the risks of different types of interactions to be assessed. The outbreak highlights the substantial time and cost involved in contact tracing, even for an outbreak affecting few individuals. However, when sufficient resources are available, contact tracing enables cases to be identified before they result in further transmission and thus possibly assists in preventing an outbreak of a novel virus.", "author" : [ { "dropping-particle" : "", "family" : "Eames", "given" : "Ken T D", "non-dropping-particle" : "", "parse-names" : false, "suffix" : "" }, { "dropping-particle" : "", "family" : "Webb", "given" : "Cerian", "non-dropping-particle" : "", "parse-names" : false, "suffix" : "" }, { "dropping-particle" : "", "family" : "Thomas", "given" : "Kathrin", "non-dropping-particle" : "", "parse-names" : false, "suffix" : "" }, { "dropping-particle" : "", "family" : "Smith", "given" : "Josie", "non-dropping-particle" : "", "parse-names" : false, "suffix" : "" }, { "dropping-particle" : "", "family" : "Salmon", "given" : "Roland", "non-dropping-particle" : "", "parse-names" : false, "suffix" : "" }, { "dropping-particle" : "", "family" : "Temple", "given" : "J Mark F", "non-dropping-particle" : "", "parse-names" : false, "suffix" : "" } ], "container-title" : "BMC infectious diseases", "id" : "ITEM-1", "issue" : "1", "issued" : { "date-parts" : [ [ "2010", "1" ] ] }, "page" : "141", "title" : "Assessing the role of contact tracing in a suspected H7N2 influenza A outbreak in humans in Wales.", "type" : "article-journal", "volume" : "10" }, "uris" : [ "http://www.mendeley.com/documents/?uuid=755f20c5-47f6-4f25-86c0-e70af4bbed2e" ] } ], "mendeley" : { "formattedCitation" : "(Eames et al. 2010)", "plainTextFormattedCitation" : "(Eames et al. 2010)", "previouslyFormattedCitation" : "(Eames et al. 2010)"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Eames et al. 2010)</w:t>
            </w:r>
            <w:r w:rsidRPr="001A30BA">
              <w:rPr>
                <w:rFonts w:ascii="Times New Roman" w:hAnsi="Times New Roman" w:cs="Times New Roman"/>
                <w:sz w:val="24"/>
                <w:szCs w:val="24"/>
              </w:rPr>
              <w:fldChar w:fldCharType="end"/>
            </w:r>
          </w:p>
        </w:tc>
      </w:tr>
      <w:tr w:rsidR="002E5801" w:rsidRPr="001A30BA" w:rsidTr="00473F5B">
        <w:tc>
          <w:tcPr>
            <w:tcW w:w="1080" w:type="dxa"/>
          </w:tcPr>
          <w:p w:rsidR="002E5801" w:rsidRPr="001A30BA" w:rsidRDefault="002E5801" w:rsidP="00AB5F29">
            <w:pPr>
              <w:contextualSpacing/>
              <w:rPr>
                <w:rFonts w:ascii="Times New Roman" w:hAnsi="Times New Roman" w:cs="Times New Roman"/>
                <w:b/>
                <w:sz w:val="24"/>
                <w:szCs w:val="24"/>
              </w:rPr>
            </w:pPr>
          </w:p>
        </w:tc>
        <w:tc>
          <w:tcPr>
            <w:tcW w:w="2268" w:type="dxa"/>
          </w:tcPr>
          <w:p w:rsidR="002E5801" w:rsidRPr="001A30BA" w:rsidRDefault="002E5801" w:rsidP="00AB5F29">
            <w:pPr>
              <w:contextualSpacing/>
              <w:rPr>
                <w:rFonts w:ascii="Times New Roman" w:hAnsi="Times New Roman" w:cs="Times New Roman"/>
                <w:sz w:val="24"/>
                <w:szCs w:val="24"/>
              </w:rPr>
            </w:pPr>
            <w:r>
              <w:rPr>
                <w:rFonts w:ascii="Times New Roman" w:hAnsi="Times New Roman" w:cs="Times New Roman"/>
                <w:sz w:val="24"/>
                <w:szCs w:val="24"/>
              </w:rPr>
              <w:t>New York, NY</w:t>
            </w:r>
          </w:p>
        </w:tc>
        <w:tc>
          <w:tcPr>
            <w:tcW w:w="1703" w:type="dxa"/>
          </w:tcPr>
          <w:p w:rsidR="002E5801" w:rsidRPr="001A30BA" w:rsidRDefault="002E5801" w:rsidP="00AB5F29">
            <w:pPr>
              <w:contextualSpacing/>
              <w:rPr>
                <w:rFonts w:ascii="Times New Roman" w:hAnsi="Times New Roman" w:cs="Times New Roman"/>
                <w:sz w:val="24"/>
                <w:szCs w:val="24"/>
              </w:rPr>
            </w:pPr>
            <w:r>
              <w:rPr>
                <w:rFonts w:ascii="Times New Roman" w:hAnsi="Times New Roman" w:cs="Times New Roman"/>
                <w:sz w:val="24"/>
                <w:szCs w:val="24"/>
              </w:rPr>
              <w:t>2003</w:t>
            </w:r>
          </w:p>
        </w:tc>
        <w:tc>
          <w:tcPr>
            <w:tcW w:w="1069" w:type="dxa"/>
          </w:tcPr>
          <w:p w:rsidR="002E5801" w:rsidRPr="001A30BA" w:rsidRDefault="002E5801" w:rsidP="00AB5F29">
            <w:pPr>
              <w:contextualSpacing/>
              <w:rPr>
                <w:rFonts w:ascii="Times New Roman" w:hAnsi="Times New Roman" w:cs="Times New Roman"/>
                <w:sz w:val="24"/>
                <w:szCs w:val="24"/>
              </w:rPr>
            </w:pPr>
            <w:r>
              <w:rPr>
                <w:rFonts w:ascii="Times New Roman" w:hAnsi="Times New Roman" w:cs="Times New Roman"/>
                <w:sz w:val="24"/>
                <w:szCs w:val="24"/>
              </w:rPr>
              <w:t>0</w:t>
            </w:r>
          </w:p>
        </w:tc>
        <w:tc>
          <w:tcPr>
            <w:tcW w:w="3240" w:type="dxa"/>
          </w:tcPr>
          <w:p w:rsidR="002E5801" w:rsidRPr="001A30BA" w:rsidRDefault="002E5801" w:rsidP="00AB5F29">
            <w:pPr>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080-6059", "abstract" : "In 2003, infection with low pathogenic avian influenza A (H7N2) virus was identified in an immunocompromised man with fever and community-acquired pneumonia in New York, USA. The patient recovered. Although the source of the virus was not identified, this case indicates the usefulness of virus culture for detecting novel influenza A viruses.", "author" : [ { "dropping-particle" : "", "family" : "Ostrowsky", "given" : "Belinda", "non-dropping-particle" : "", "parse-names" : false, "suffix" : "" }, { "dropping-particle" : "", "family" : "Huang", "given" : "Ada", "non-dropping-particle" : "", "parse-names" : false, "suffix" : "" }, { "dropping-particle" : "", "family" : "Terry", "given" : "William", "non-dropping-particle" : "", "parse-names" : false, "suffix" : "" }, { "dropping-particle" : "", "family" : "Anton", "given" : "Diane", "non-dropping-particle" : "", "parse-names" : false, "suffix" : "" }, { "dropping-particle" : "", "family" : "Brunagel", "given" : "Barbara", "non-dropping-particle" : "", "parse-names" : false, "suffix" : "" }, { "dropping-particle" : "", "family" : "Traynor", "given" : "Lorraine", "non-dropping-particle" : "", "parse-names" : false, "suffix" : "" }, { "dropping-particle" : "", "family" : "Abid", "given" : "Syed", "non-dropping-particle" : "", "parse-names" : false, "suffix" : "" }, { "dropping-particle" : "", "family" : "Johnson", "given" : "Geraldine", "non-dropping-particle" : "", "parse-names" : false, "suffix" : "" }, { "dropping-particle" : "", "family" : "Kacica", "given" : "Marilyn", "non-dropping-particle" : "", "parse-names" : false, "suffix" : "" }, { "dropping-particle" : "", "family" : "Katz", "given" : "Jacqueline", "non-dropping-particle" : "", "parse-names" : false, "suffix" : "" }, { "dropping-particle" : "", "family" : "Edwards", "given" : "Lindsay", "non-dropping-particle" : "", "parse-names" : false, "suffix" : "" }, { "dropping-particle" : "", "family" : "Lindstrom", "given" : "Stephen", "non-dropping-particle" : "", "parse-names" : false, "suffix" : "" }, { "dropping-particle" : "", "family" : "Klimov", "given" : "Alexander", "non-dropping-particle" : "", "parse-names" : false, "suffix" : "" }, { "dropping-particle" : "", "family" : "Uyeki", "given" : "Timothy M", "non-dropping-particle" : "", "parse-names" : false, "suffix" : "" } ], "container-title" : "Emerging infectious diseases", "id" : "ITEM-1", "issue" : "7", "issued" : { "date-parts" : [ [ "2012", "7" ] ] }, "page" : "1128-31", "title" : "Low pathogenic avian influenza A (H7N2) virus infection in immunocompromised adult, New York, USA, 2003.", "type" : "article-journal", "volume" : "18" }, "uris" : [ "http://www.mendeley.com/documents/?uuid=572582d2-bba0-4657-b3ff-3937c9b62aa7" ] } ], "mendeley" : { "formattedCitation" : "(Ostrowsky et al. 2012)", "plainTextFormattedCitation" : "(Ostrowsky et al. 2012)", "previouslyFormattedCitation" : "(Ostrowsky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2E5801">
              <w:rPr>
                <w:rFonts w:ascii="Times New Roman" w:hAnsi="Times New Roman" w:cs="Times New Roman"/>
                <w:noProof/>
                <w:sz w:val="24"/>
                <w:szCs w:val="24"/>
              </w:rPr>
              <w:t>(Ostrowsky et al. 2012)</w:t>
            </w:r>
            <w:r>
              <w:rPr>
                <w:rFonts w:ascii="Times New Roman" w:hAnsi="Times New Roman" w:cs="Times New Roman"/>
                <w:sz w:val="24"/>
                <w:szCs w:val="24"/>
              </w:rPr>
              <w:fldChar w:fldCharType="end"/>
            </w:r>
          </w:p>
        </w:tc>
      </w:tr>
      <w:tr w:rsidR="00473F5B" w:rsidRPr="001A30BA" w:rsidTr="00473F5B">
        <w:tc>
          <w:tcPr>
            <w:tcW w:w="1080" w:type="dxa"/>
          </w:tcPr>
          <w:p w:rsidR="00473F5B" w:rsidRPr="001A30BA" w:rsidRDefault="00473F5B" w:rsidP="00AB5F29">
            <w:pPr>
              <w:contextualSpacing/>
              <w:rPr>
                <w:rFonts w:ascii="Times New Roman" w:hAnsi="Times New Roman" w:cs="Times New Roman"/>
                <w:b/>
                <w:sz w:val="24"/>
                <w:szCs w:val="24"/>
              </w:rPr>
            </w:pPr>
            <w:r w:rsidRPr="001A30BA">
              <w:rPr>
                <w:rFonts w:ascii="Times New Roman" w:hAnsi="Times New Roman" w:cs="Times New Roman"/>
                <w:b/>
                <w:sz w:val="24"/>
                <w:szCs w:val="24"/>
              </w:rPr>
              <w:t>H7N7</w:t>
            </w:r>
          </w:p>
        </w:tc>
        <w:tc>
          <w:tcPr>
            <w:tcW w:w="2268"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Netherlands</w:t>
            </w:r>
          </w:p>
        </w:tc>
        <w:tc>
          <w:tcPr>
            <w:tcW w:w="1703"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2003</w:t>
            </w:r>
          </w:p>
        </w:tc>
        <w:tc>
          <w:tcPr>
            <w:tcW w:w="1069"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t>0.097</w:t>
            </w:r>
          </w:p>
        </w:tc>
        <w:tc>
          <w:tcPr>
            <w:tcW w:w="3240" w:type="dxa"/>
          </w:tcPr>
          <w:p w:rsidR="00473F5B" w:rsidRPr="001A30BA" w:rsidRDefault="00473F5B" w:rsidP="00AB5F29">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ISSN" : "1560-7917", "abstract" : "An outbreak of highly pathogenic avian influenza A virus subtype H7N7 began in poultry farms in the Netherlands in 2003. Virus infection was detected by RT-PCR in 86 poultry workers and three household contacts of PCR-positive poultry workers, mainly associated with conjunctivitis. To determine the magnitude of and risk factors for human-to-human transmission of influenza A/H7N7 in the Netherlands, a retrospective cohort study among household members of infected poultry workers was undertaken. In total, 33 (58.9%) of 56 (among 62) participants who provided blood samples had positive H7 serology, using single convalescent serum samples obtained at least 3 weeks after onset of symptoms of the index case. Eight household members (12.9%) reported symptoms (conjunctivitis and/or ILI), of which four of five (80.0%) tested seropositive. On univariate analysis, significant risk factors for seropositivity included having at least two toilets, a pet bird, and using cloth handkerchiefs. It was not possible to obtain a stable model for binomial regression for the outcome of A/H7N7 infection. Further seroprevalence studies among contacts of asymptomatic H7 cases should be conducted.", "author" : [ { "dropping-particle" : "", "family" : "Ry van Beest Holle", "given" : "M", "non-dropping-particle" : "Du", "parse-names" : false, "suffix" : "" }, { "dropping-particle" : "", "family" : "Meijer", "given" : "A", "non-dropping-particle" : "", "parse-names" : false, "suffix" : "" }, { "dropping-particle" : "", "family" : "Koopmans", "given" : "M", "non-dropping-particle" : "", "parse-names" : false, "suffix" : "" }, { "dropping-particle" : "", "family" : "Jager", "given" : "C M", "non-dropping-particle" : "de", "parse-names" : false, "suffix" : "" } ], "container-title" : "Euro surveillance : bulletin Europ\u00e9en sur les maladies transmissibles = European communicable disease bulletin", "id" : "ITEM-1", "issue" : "12", "issued" : { "date-parts" : [ [ "2005", "12" ] ] }, "page" : "264-8", "title" : "Human-to-human transmission of avian influenza A/H7N7, The Netherlands, 2003.", "type" : "article-journal", "volume" : "10" }, "uris" : [ "http://www.mendeley.com/documents/?uuid=7db924ee-affa-474b-b006-4d04b1d61b25" ] } ], "mendeley" : { "formattedCitation" : "(Du Ry van Beest Holle et al. 2005)", "plainTextFormattedCitation" : "(Du Ry van Beest Holle et al. 2005)", "previouslyFormattedCitation" : "(Du Ry van Beest Holle et al. 2005)"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Du Ry van Beest Holle et al. 2005)</w:t>
            </w:r>
            <w:r w:rsidRPr="001A30BA">
              <w:rPr>
                <w:rFonts w:ascii="Times New Roman" w:hAnsi="Times New Roman" w:cs="Times New Roman"/>
                <w:sz w:val="24"/>
                <w:szCs w:val="24"/>
              </w:rPr>
              <w:fldChar w:fldCharType="end"/>
            </w:r>
          </w:p>
        </w:tc>
      </w:tr>
      <w:tr w:rsidR="006831D6" w:rsidRPr="001A30BA" w:rsidTr="00473F5B">
        <w:tc>
          <w:tcPr>
            <w:tcW w:w="1080" w:type="dxa"/>
          </w:tcPr>
          <w:p w:rsidR="006831D6" w:rsidRPr="001A30BA" w:rsidRDefault="006831D6" w:rsidP="00AB5F29">
            <w:pPr>
              <w:contextualSpacing/>
              <w:rPr>
                <w:rFonts w:ascii="Times New Roman" w:hAnsi="Times New Roman" w:cs="Times New Roman"/>
                <w:b/>
                <w:sz w:val="24"/>
                <w:szCs w:val="24"/>
              </w:rPr>
            </w:pPr>
          </w:p>
        </w:tc>
        <w:tc>
          <w:tcPr>
            <w:tcW w:w="2268" w:type="dxa"/>
          </w:tcPr>
          <w:p w:rsidR="006831D6" w:rsidRPr="001A30BA" w:rsidRDefault="006831D6" w:rsidP="00AB5F29">
            <w:pPr>
              <w:contextualSpacing/>
              <w:rPr>
                <w:rFonts w:ascii="Times New Roman" w:hAnsi="Times New Roman" w:cs="Times New Roman"/>
                <w:sz w:val="24"/>
                <w:szCs w:val="24"/>
              </w:rPr>
            </w:pPr>
            <w:r>
              <w:rPr>
                <w:rFonts w:ascii="Times New Roman" w:hAnsi="Times New Roman" w:cs="Times New Roman"/>
                <w:sz w:val="24"/>
                <w:szCs w:val="24"/>
              </w:rPr>
              <w:t>Netherlands</w:t>
            </w:r>
          </w:p>
        </w:tc>
        <w:tc>
          <w:tcPr>
            <w:tcW w:w="1703" w:type="dxa"/>
          </w:tcPr>
          <w:p w:rsidR="006831D6" w:rsidRPr="001A30BA" w:rsidRDefault="006831D6" w:rsidP="00AB5F29">
            <w:pPr>
              <w:contextualSpacing/>
              <w:rPr>
                <w:rFonts w:ascii="Times New Roman" w:hAnsi="Times New Roman" w:cs="Times New Roman"/>
                <w:sz w:val="24"/>
                <w:szCs w:val="24"/>
              </w:rPr>
            </w:pPr>
            <w:r>
              <w:rPr>
                <w:rFonts w:ascii="Times New Roman" w:hAnsi="Times New Roman" w:cs="Times New Roman"/>
                <w:sz w:val="24"/>
                <w:szCs w:val="24"/>
              </w:rPr>
              <w:t>2003</w:t>
            </w:r>
          </w:p>
        </w:tc>
        <w:tc>
          <w:tcPr>
            <w:tcW w:w="1069" w:type="dxa"/>
          </w:tcPr>
          <w:p w:rsidR="006831D6" w:rsidRPr="001A30BA" w:rsidRDefault="006831D6" w:rsidP="00AB5F29">
            <w:pPr>
              <w:contextualSpacing/>
              <w:rPr>
                <w:rFonts w:ascii="Times New Roman" w:hAnsi="Times New Roman" w:cs="Times New Roman"/>
                <w:sz w:val="24"/>
                <w:szCs w:val="24"/>
              </w:rPr>
            </w:pPr>
            <w:r>
              <w:rPr>
                <w:rFonts w:ascii="Times New Roman" w:hAnsi="Times New Roman" w:cs="Times New Roman"/>
                <w:sz w:val="24"/>
                <w:szCs w:val="24"/>
              </w:rPr>
              <w:t>0.011</w:t>
            </w:r>
          </w:p>
        </w:tc>
        <w:tc>
          <w:tcPr>
            <w:tcW w:w="3240" w:type="dxa"/>
          </w:tcPr>
          <w:p w:rsidR="006831D6" w:rsidRPr="001A30BA" w:rsidRDefault="006831D6" w:rsidP="00AB5F29">
            <w:pPr>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sidR="002E5801">
              <w:rPr>
                <w:rFonts w:ascii="Times New Roman" w:hAnsi="Times New Roman" w:cs="Times New Roman"/>
                <w:sz w:val="24"/>
                <w:szCs w:val="24"/>
              </w:rPr>
              <w:instrText>ADDIN CSL_CITATION { "citationItems" : [ { "id" : "ITEM-1", "itemData" : { "ISSN" : "1474-547X", "abstract" : "BACKGROUND: An outbreak of highly pathogenic avian influenza A virus subtype H7N7 started at the end of February, 2003, in commercial poultry farms in the Netherlands. Although the risk of transmission of these viruses to humans was initially thought to be low, an outbreak investigation was launched to assess the extent of transmission of influenza A virus subtype H7N7 from chickens to humans.\n\nMETHODS: All workers in poultry farms, poultry farmers, and their families were asked to report signs of conjunctivitis or influenza-like illness. People with complaints were tested for influenza virus type A subtype H7 (A/H7) infection and completed a health questionnaire about type of symptoms, duration of illness, and possible exposures to infected poultry.\n\nFINDINGS: 453 people had health complaints--349 reported conjunctivitis, 90 had influenza-like illness, and 67 had other complaints. We detected A/H7 in conjunctival samples from 78 (26.4%) people with conjunctivitis only, in five (9.4%) with influenza-like illness and conjunctivitis, in two (5.4%) with influenza-like illness only, and in four (6%) who reported other symptoms. Most positive samples had been collected within 5 days of symptom onset. A/H7 infection was confirmed in three contacts (of 83 tested), one of whom developed influenza-like illness. Six people had influenza A/H3N2 infection. After 19 people had been diagnosed with the infection, all workers received mandatory influenza virus vaccination and prophylactic treatment with oseltamivir. More than half (56%) of A/H7 infections reported here arose before the vaccination and treatment programme.\n\nINTERPRETATION: We noted an unexpectedly high number of transmissions of avian influenza A virus subtype H7N7 to people directly involved in handling infected poultry, and we noted evidence for person-to-person transmission. Our data emphasise the importance of adequate surveillance, outbreak preparedness, and pandemic planning.", "author" : [ { "dropping-particle" : "", "family" : "Koopmans", "given" : "Marion", "non-dropping-particle" : "", "parse-names" : false, "suffix" : "" }, { "dropping-particle" : "", "family" : "Wilbrink", "given" : "Berry", "non-dropping-particle" : "", "parse-names" : false, "suffix" : "" }, { "dropping-particle" : "", "family" : "Conyn", "given" : "Marina", "non-dropping-particle" : "", "parse-names" : false, "suffix" : "" }, { "dropping-particle" : "", "family" : "Natrop", "given" : "Gerard", "non-dropping-particle" : "", "parse-names" : false, "suffix" : "" }, { "dropping-particle" : "", "family" : "Nat", "given" : "Hans", "non-dropping-particle" : "van der", "parse-names" : false, "suffix" : "" }, { "dropping-particle" : "", "family" : "Vennema", "given" : "Harry", "non-dropping-particle" : "", "parse-names" : false, "suffix" : "" }, { "dropping-particle" : "", "family" : "Meijer", "given" : "Adam", "non-dropping-particle" : "", "parse-names" : false, "suffix" : "" }, { "dropping-particle" : "", "family" : "Steenbergen", "given" : "Jim", "non-dropping-particle" : "van", "parse-names" : false, "suffix" : "" }, { "dropping-particle" : "", "family" : "Fouchier", "given" : "Ron", "non-dropping-particle" : "", "parse-names" : false, "suffix" : "" }, { "dropping-particle" : "", "family" : "Osterhaus", "given" : "Albert", "non-dropping-particle" : "", "parse-names" : false, "suffix" : "" }, { "dropping-particle" : "", "family" : "Bosman", "given" : "Arnold", "non-dropping-particle" : "", "parse-names" : false, "suffix" : "" } ], "container-title" : "Lancet (London, England)", "id" : "ITEM-1", "issue" : "9409", "issued" : { "date-parts" : [ [ "2004", "2", "21" ] ] }, "page" : "587-93", "title" : "Transmission of H7N7 avian influenza A virus to human beings during a large outbreak in commercial poultry farms in the Netherlands.", "type" : "article-journal", "volume" : "363" }, "uris" : [ "http://www.mendeley.com/documents/?uuid=1fc54bd6-7a28-4203-b36d-a140cf1dea64" ] } ], "mendeley" : { "formattedCitation" : "(Koopmans et al. 2004)", "plainTextFormattedCitation" : "(Koopmans et al. 2004)", "previouslyFormattedCitation" : "(Koopmans et al. 2004)" }, "properties" : { "noteIndex" : 0 }, "schema" : "https://github.com/citation-style-language/schema/raw/master/csl-citation.json" }</w:instrText>
            </w:r>
            <w:r>
              <w:rPr>
                <w:rFonts w:ascii="Times New Roman" w:hAnsi="Times New Roman" w:cs="Times New Roman"/>
                <w:sz w:val="24"/>
                <w:szCs w:val="24"/>
              </w:rPr>
              <w:fldChar w:fldCharType="separate"/>
            </w:r>
            <w:r w:rsidRPr="006831D6">
              <w:rPr>
                <w:rFonts w:ascii="Times New Roman" w:hAnsi="Times New Roman" w:cs="Times New Roman"/>
                <w:noProof/>
                <w:sz w:val="24"/>
                <w:szCs w:val="24"/>
              </w:rPr>
              <w:t>(Koopmans et al. 2004)</w:t>
            </w:r>
            <w:r>
              <w:rPr>
                <w:rFonts w:ascii="Times New Roman" w:hAnsi="Times New Roman" w:cs="Times New Roman"/>
                <w:sz w:val="24"/>
                <w:szCs w:val="24"/>
              </w:rPr>
              <w:fldChar w:fldCharType="end"/>
            </w:r>
          </w:p>
        </w:tc>
      </w:tr>
      <w:tr w:rsidR="002E5801" w:rsidRPr="001A30BA" w:rsidTr="00C1731D">
        <w:tc>
          <w:tcPr>
            <w:tcW w:w="1080" w:type="dxa"/>
          </w:tcPr>
          <w:p w:rsidR="002E5801" w:rsidRPr="001A30BA" w:rsidRDefault="002E5801" w:rsidP="002E5801">
            <w:pPr>
              <w:contextualSpacing/>
              <w:rPr>
                <w:rFonts w:ascii="Times New Roman" w:hAnsi="Times New Roman" w:cs="Times New Roman"/>
                <w:b/>
                <w:sz w:val="24"/>
                <w:szCs w:val="24"/>
              </w:rPr>
            </w:pPr>
            <w:bookmarkStart w:id="0" w:name="_GoBack"/>
            <w:bookmarkEnd w:id="0"/>
            <w:r w:rsidRPr="001A30BA">
              <w:rPr>
                <w:rFonts w:ascii="Times New Roman" w:hAnsi="Times New Roman" w:cs="Times New Roman"/>
                <w:b/>
                <w:sz w:val="24"/>
                <w:szCs w:val="24"/>
              </w:rPr>
              <w:t>H9N2</w:t>
            </w:r>
          </w:p>
        </w:tc>
        <w:tc>
          <w:tcPr>
            <w:tcW w:w="2268" w:type="dxa"/>
          </w:tcPr>
          <w:p w:rsidR="002E5801" w:rsidRPr="001A30BA" w:rsidRDefault="002E5801" w:rsidP="002E5801">
            <w:pPr>
              <w:contextualSpacing/>
              <w:rPr>
                <w:rFonts w:ascii="Times New Roman" w:hAnsi="Times New Roman" w:cs="Times New Roman"/>
                <w:sz w:val="24"/>
                <w:szCs w:val="24"/>
              </w:rPr>
            </w:pPr>
            <w:r w:rsidRPr="001A30BA">
              <w:rPr>
                <w:rFonts w:ascii="Times New Roman" w:hAnsi="Times New Roman" w:cs="Times New Roman"/>
                <w:sz w:val="24"/>
                <w:szCs w:val="24"/>
              </w:rPr>
              <w:t>Hong Kong, China</w:t>
            </w:r>
          </w:p>
        </w:tc>
        <w:tc>
          <w:tcPr>
            <w:tcW w:w="1703" w:type="dxa"/>
          </w:tcPr>
          <w:p w:rsidR="002E5801" w:rsidRPr="001A30BA" w:rsidRDefault="002E5801" w:rsidP="002E5801">
            <w:pPr>
              <w:contextualSpacing/>
              <w:rPr>
                <w:rFonts w:ascii="Times New Roman" w:hAnsi="Times New Roman" w:cs="Times New Roman"/>
                <w:sz w:val="24"/>
                <w:szCs w:val="24"/>
              </w:rPr>
            </w:pPr>
            <w:r w:rsidRPr="001A30BA">
              <w:rPr>
                <w:rFonts w:ascii="Times New Roman" w:hAnsi="Times New Roman" w:cs="Times New Roman"/>
                <w:sz w:val="24"/>
                <w:szCs w:val="24"/>
              </w:rPr>
              <w:t>1999</w:t>
            </w:r>
          </w:p>
        </w:tc>
        <w:tc>
          <w:tcPr>
            <w:tcW w:w="1069" w:type="dxa"/>
          </w:tcPr>
          <w:p w:rsidR="002E5801" w:rsidRPr="001A30BA" w:rsidRDefault="002E5801" w:rsidP="002E5801">
            <w:pPr>
              <w:contextualSpacing/>
              <w:rPr>
                <w:rFonts w:ascii="Times New Roman" w:hAnsi="Times New Roman" w:cs="Times New Roman"/>
                <w:sz w:val="24"/>
                <w:szCs w:val="24"/>
              </w:rPr>
            </w:pPr>
            <w:r w:rsidRPr="001A30BA">
              <w:rPr>
                <w:rFonts w:ascii="Times New Roman" w:hAnsi="Times New Roman" w:cs="Times New Roman"/>
                <w:sz w:val="24"/>
                <w:szCs w:val="24"/>
              </w:rPr>
              <w:t>0</w:t>
            </w:r>
          </w:p>
        </w:tc>
        <w:tc>
          <w:tcPr>
            <w:tcW w:w="3240" w:type="dxa"/>
          </w:tcPr>
          <w:p w:rsidR="002E5801" w:rsidRPr="001A30BA" w:rsidRDefault="002E5801" w:rsidP="002E5801">
            <w:pPr>
              <w:contextualSpacing/>
              <w:rPr>
                <w:rFonts w:ascii="Times New Roman" w:hAnsi="Times New Roman" w:cs="Times New Roman"/>
                <w:sz w:val="24"/>
                <w:szCs w:val="24"/>
              </w:rPr>
            </w:pPr>
            <w:r w:rsidRPr="001A30BA">
              <w:rPr>
                <w:rFonts w:ascii="Times New Roman" w:hAnsi="Times New Roman" w:cs="Times New Roman"/>
                <w:sz w:val="24"/>
                <w:szCs w:val="24"/>
              </w:rPr>
              <w:fldChar w:fldCharType="begin" w:fldLock="1"/>
            </w:r>
            <w:r w:rsidRPr="001A30BA">
              <w:rPr>
                <w:rFonts w:ascii="Times New Roman" w:hAnsi="Times New Roman" w:cs="Times New Roman"/>
                <w:sz w:val="24"/>
                <w:szCs w:val="24"/>
              </w:rPr>
              <w:instrText>ADDIN CSL_CITATION { "citationItems" : [ { "id" : "ITEM-1", "itemData" : { "DOI" : "10.3201/eid0802.010148", "ISSN" : "1080-6040", "abstract" : "In April 1999, isolation of avian influenza A (H9N2) viruses from humans was confirmed for the first time. H9N2 viruses were isolated from nasopharyngeal aspirate specimens collected from two children who were hospitalized with uncomplicated, febrile, upper respiratory tract illnesses in Hong Kong during March 1999. Novel influenza viruses have the potential to initiate global pandemics if they are sufficiently transmissible among humans. We conducted four retrospective cohort studies of persons exposed to these two H9N2 patients to assess whether human-to-human transmission of avian H9N2 viruses had occurred. No serologic evidence of H9N2 infection was found in family members or health-care workers who had close contact with the H9N2-infected children, suggesting that these H9N2 viruses were not easily transmitted from person to person. ", "author" : [ { "dropping-particle" : "", "family" : "Uyeki", "given" : "Timothy M", "non-dropping-particle" : "", "parse-names" : false, "suffix" : "" }, { "dropping-particle" : "", "family" : "Chong", "given" : "Yu-Hoi", "non-dropping-particle" : "", "parse-names" : false, "suffix" : "" }, { "dropping-particle" : "", "family" : "Katz", "given" : "Jacqueline M", "non-dropping-particle" : "", "parse-names" : false, "suffix" : "" }, { "dropping-particle" : "", "family" : "Lim", "given" : "Wilina", "non-dropping-particle" : "", "parse-names" : false, "suffix" : "" }, { "dropping-particle" : "", "family" : "Ho", "given" : "Yuk-Yin", "non-dropping-particle" : "", "parse-names" : false, "suffix" : "" }, { "dropping-particle" : "", "family" : "Wang", "given" : "Sophia S", "non-dropping-particle" : "", "parse-names" : false, "suffix" : "" }, { "dropping-particle" : "", "family" : "Tsang", "given" : "Thomas H F", "non-dropping-particle" : "", "parse-names" : false, "suffix" : "" }, { "dropping-particle" : "", "family" : "Au", "given" : "Winnie Wan-Yee", "non-dropping-particle" : "", "parse-names" : false, "suffix" : "" }, { "dropping-particle" : "", "family" : "Chan", "given" : "Shuk-Chi", "non-dropping-particle" : "", "parse-names" : false, "suffix" : "" }, { "dropping-particle" : "", "family" : "Rowe", "given" : "Thomas", "non-dropping-particle" : "", "parse-names" : false, "suffix" : "" }, { "dropping-particle" : "", "family" : "Hu-Primmer", "given" : "Jean", "non-dropping-particle" : "", "parse-names" : false, "suffix" : "" }, { "dropping-particle" : "", "family" : "Bell", "given" : "Jensa C", "non-dropping-particle" : "", "parse-names" : false, "suffix" : "" }, { "dropping-particle" : "", "family" : "Thompson", "given" : "William W", "non-dropping-particle" : "", "parse-names" : false, "suffix" : "" }, { "dropping-particle" : "", "family" : "Bridges", "given" : "Carolyn Buxton", "non-dropping-particle" : "", "parse-names" : false, "suffix" : "" }, { "dropping-particle" : "", "family" : "Cox", "given" : "Nancy J", "non-dropping-particle" : "", "parse-names" : false, "suffix" : "" }, { "dropping-particle" : "", "family" : "Mak", "given" : "Kwok-Hang", "non-dropping-particle" : "", "parse-names" : false, "suffix" : "" }, { "dropping-particle" : "", "family" : "Fukuda", "given" : "Keiji", "non-dropping-particle" : "", "parse-names" : false, "suffix" : "" } ], "container-title" : "Emerging Infectious Diseases", "id" : "ITEM-1", "issue" : "2", "issued" : { "date-parts" : [ [ "2002", "2" ] ] }, "page" : "154-159", "publisher" : "Centers for Disease Control and Prevention", "title" : "Lack of Evidence for Human-to-Human Transmission of Avian Influenza A (H9N2) Viruses in Hong Kong, China 1999", "type" : "article-journal", "volume" : "8" }, "uris" : [ "http://www.mendeley.com/documents/?uuid=654a26b2-58bd-4d57-a599-e69138099250" ] } ], "mendeley" : { "formattedCitation" : "(Uyeki et al. 2002)", "plainTextFormattedCitation" : "(Uyeki et al. 2002)", "previouslyFormattedCitation" : "(Uyeki et al. 2002)" }, "properties" : { "noteIndex" : 0 }, "schema" : "https://github.com/citation-style-language/schema/raw/master/csl-citation.json" }</w:instrText>
            </w:r>
            <w:r w:rsidRPr="001A30BA">
              <w:rPr>
                <w:rFonts w:ascii="Times New Roman" w:hAnsi="Times New Roman" w:cs="Times New Roman"/>
                <w:sz w:val="24"/>
                <w:szCs w:val="24"/>
              </w:rPr>
              <w:fldChar w:fldCharType="separate"/>
            </w:r>
            <w:r w:rsidRPr="001A30BA">
              <w:rPr>
                <w:rFonts w:ascii="Times New Roman" w:hAnsi="Times New Roman" w:cs="Times New Roman"/>
                <w:noProof/>
                <w:sz w:val="24"/>
                <w:szCs w:val="24"/>
              </w:rPr>
              <w:t>(Uyeki et al. 2002)</w:t>
            </w:r>
            <w:r w:rsidRPr="001A30BA">
              <w:rPr>
                <w:rFonts w:ascii="Times New Roman" w:hAnsi="Times New Roman" w:cs="Times New Roman"/>
                <w:sz w:val="24"/>
                <w:szCs w:val="24"/>
              </w:rPr>
              <w:fldChar w:fldCharType="end"/>
            </w:r>
          </w:p>
        </w:tc>
      </w:tr>
      <w:tr w:rsidR="00C1731D" w:rsidRPr="001A30BA" w:rsidTr="00C1731D">
        <w:tc>
          <w:tcPr>
            <w:tcW w:w="1080" w:type="dxa"/>
          </w:tcPr>
          <w:p w:rsidR="00C1731D" w:rsidRPr="001A30BA" w:rsidRDefault="00C1731D" w:rsidP="003220C4">
            <w:pPr>
              <w:contextualSpacing/>
              <w:rPr>
                <w:rFonts w:ascii="Times New Roman" w:hAnsi="Times New Roman" w:cs="Times New Roman"/>
                <w:b/>
                <w:sz w:val="24"/>
                <w:szCs w:val="24"/>
              </w:rPr>
            </w:pPr>
            <w:r>
              <w:rPr>
                <w:rFonts w:ascii="Times New Roman" w:hAnsi="Times New Roman" w:cs="Times New Roman"/>
                <w:b/>
                <w:sz w:val="24"/>
                <w:szCs w:val="24"/>
              </w:rPr>
              <w:t>H7N3</w:t>
            </w:r>
          </w:p>
        </w:tc>
        <w:tc>
          <w:tcPr>
            <w:tcW w:w="2268" w:type="dxa"/>
          </w:tcPr>
          <w:p w:rsidR="00C1731D" w:rsidRDefault="00C1731D" w:rsidP="003220C4">
            <w:pPr>
              <w:contextualSpacing/>
              <w:rPr>
                <w:rFonts w:ascii="Times New Roman" w:hAnsi="Times New Roman" w:cs="Times New Roman"/>
                <w:sz w:val="24"/>
                <w:szCs w:val="24"/>
              </w:rPr>
            </w:pPr>
            <w:r>
              <w:rPr>
                <w:rFonts w:ascii="Times New Roman" w:hAnsi="Times New Roman" w:cs="Times New Roman"/>
                <w:sz w:val="24"/>
                <w:szCs w:val="24"/>
              </w:rPr>
              <w:t>United Kingdom</w:t>
            </w:r>
          </w:p>
        </w:tc>
        <w:tc>
          <w:tcPr>
            <w:tcW w:w="1703" w:type="dxa"/>
          </w:tcPr>
          <w:p w:rsidR="00C1731D" w:rsidRDefault="00C1731D" w:rsidP="003220C4">
            <w:pPr>
              <w:contextualSpacing/>
              <w:rPr>
                <w:rFonts w:ascii="Times New Roman" w:hAnsi="Times New Roman" w:cs="Times New Roman"/>
                <w:sz w:val="24"/>
                <w:szCs w:val="24"/>
              </w:rPr>
            </w:pPr>
            <w:r>
              <w:rPr>
                <w:rFonts w:ascii="Times New Roman" w:hAnsi="Times New Roman" w:cs="Times New Roman"/>
                <w:sz w:val="24"/>
                <w:szCs w:val="24"/>
              </w:rPr>
              <w:t>2006</w:t>
            </w:r>
          </w:p>
        </w:tc>
        <w:tc>
          <w:tcPr>
            <w:tcW w:w="1069" w:type="dxa"/>
          </w:tcPr>
          <w:p w:rsidR="00C1731D" w:rsidRDefault="00C1731D" w:rsidP="003220C4">
            <w:pPr>
              <w:contextualSpacing/>
              <w:rPr>
                <w:rFonts w:ascii="Times New Roman" w:hAnsi="Times New Roman" w:cs="Times New Roman"/>
                <w:sz w:val="24"/>
                <w:szCs w:val="24"/>
              </w:rPr>
            </w:pPr>
            <w:r>
              <w:rPr>
                <w:rFonts w:ascii="Times New Roman" w:hAnsi="Times New Roman" w:cs="Times New Roman"/>
                <w:sz w:val="24"/>
                <w:szCs w:val="24"/>
              </w:rPr>
              <w:t>0</w:t>
            </w:r>
          </w:p>
        </w:tc>
        <w:tc>
          <w:tcPr>
            <w:tcW w:w="3240" w:type="dxa"/>
          </w:tcPr>
          <w:p w:rsidR="00C1731D" w:rsidRDefault="00C1731D" w:rsidP="003220C4">
            <w:pPr>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560-7917", "author" : [ { "dropping-particle" : "", "family" : "Nguyen-Van-Tam", "given" : "J S", "non-dropping-particle" : "", "parse-names" : false, "suffix" : "" }, { "dropping-particle" : "", "family" : "Nair", "given" : "P", "non-dropping-particle" : "", "parse-names" : false, "suffix" : "" }, { "dropping-particle" : "", "family" : "Acheson", "given" : "P", "non-dropping-particle" : "", "parse-names" : false, "suffix" : "" }, { "dropping-particle" : "", "family" : "Baker", "given" : "A", "non-dropping-particle" : "", "parse-names" : false, "suffix" : "" }, { "dropping-particle" : "", "family" : "Barker", "given" : "M", "non-dropping-particle" : "", "parse-names" : false, "suffix" : "" }, { "dropping-particle" : "", "family" : "Bracebridge", "given" : "S", "non-dropping-particle" : "", "parse-names" : false, "suffix" : "" }, { "dropping-particle" : "", "family" : "Croft", "given" : "J", "non-dropping-particle" : "", "parse-names" : false, "suffix" : "" }, { "dropping-particle" : "", "family" : "Ellis", "given" : "J", "non-dropping-particle" : "", "parse-names" : false, "suffix" : "" }, { "dropping-particle" : "", "family" : "Gelletlie", "given" : "R", "non-dropping-particle" : "", "parse-names" : false, "suffix" : "" }, { "dropping-particle" : "", "family" : "Gent", "given" : "N", "non-dropping-particle" : "", "parse-names" : false, "suffix" : "" }, { "dropping-particle" : "", "family" : "Ibbotson", "given" : "S", "non-dropping-particle" : "", "parse-names" : false, "suffix" : "" }, { "dropping-particle" : "", "family" : "Joseph", "given" : "Ca", "non-dropping-particle" : "", "parse-names" : false, "suffix" : "" }, { "dropping-particle" : "", "family" : "Mahgoub", "given" : "H", "non-dropping-particle" : "", "parse-names" : false, "suffix" : "" }, { "dropping-particle" : "", "family" : "Monk", "given" : "P", "non-dropping-particle" : "", "parse-names" : false, "suffix" : "" }, { "dropping-particle" : "", "family" : "Reghitt", "given" : "T W", "non-dropping-particle" : "", "parse-names" : false, "suffix" : "" }, { "dropping-particle" : "", "family" : "Sundkvist", "given" : "T", "non-dropping-particle" : "", "parse-names" : false, "suffix" : "" }, { "dropping-particle" : "", "family" : "Sellwood", "given" : "C", "non-dropping-particle" : "", "parse-names" : false, "suffix" : "" }, { "dropping-particle" : "", "family" : "Simpson", "given" : "John", "non-dropping-particle" : "", "parse-names" : false, "suffix" : "" }, { "dropping-particle" : "", "family" : "Smith", "given" : "J", "non-dropping-particle" : "", "parse-names" : false, "suffix" : "" }, { "dropping-particle" : "", "family" : "Watson", "given" : "J M", "non-dropping-particle" : "", "parse-names" : false, "suffix" : "" }, { "dropping-particle" : "", "family" : "Zambon", "given" : "M", "non-dropping-particle" : "", "parse-names" : false, "suffix" : "" }, { "dropping-particle" : "", "family" : "Lightfoot", "given" : "N", "non-dropping-particle" : "", "parse-names" : false, "suffix" : "" } ], "container-title" : "Euro surveillance : bulletin Europ\u00e9en sur les maladies transmissibles = European communicable disease bulletin", "id" : "ITEM-1", "issue" : "5", "issued" : { "date-parts" : [ [ "2006", "1" ] ] }, "page" : "E060504.2", "title" : "Outbreak of low pathogenicity H7N3 avian influenza in UK, including associated case of human conjunctivitis.", "type" : "article-journal", "volume" : "11" }, "uris" : [ "http://www.mendeley.com/documents/?uuid=fca0eaff-59bd-453b-9327-39dbed326e83" ] } ], "mendeley" : { "formattedCitation" : "(Nguyen-Van-Tam et al. 2006)", "plainTextFormattedCitation" : "(Nguyen-Van-Tam et al. 2006)", "previouslyFormattedCitation" : "(Li et al. 2004)" }, "properties" : { "noteIndex" : 0 }, "schema" : "https://github.com/citation-style-language/schema/raw/master/csl-citation.json" }</w:instrText>
            </w:r>
            <w:r>
              <w:rPr>
                <w:rFonts w:ascii="Times New Roman" w:hAnsi="Times New Roman" w:cs="Times New Roman"/>
                <w:sz w:val="24"/>
                <w:szCs w:val="24"/>
              </w:rPr>
              <w:fldChar w:fldCharType="separate"/>
            </w:r>
            <w:r w:rsidRPr="002E5801">
              <w:rPr>
                <w:rFonts w:ascii="Times New Roman" w:hAnsi="Times New Roman" w:cs="Times New Roman"/>
                <w:noProof/>
                <w:sz w:val="24"/>
                <w:szCs w:val="24"/>
              </w:rPr>
              <w:t>(Nguyen-Van-Tam et al. 2006)</w:t>
            </w:r>
            <w:r>
              <w:rPr>
                <w:rFonts w:ascii="Times New Roman" w:hAnsi="Times New Roman" w:cs="Times New Roman"/>
                <w:sz w:val="24"/>
                <w:szCs w:val="24"/>
              </w:rPr>
              <w:fldChar w:fldCharType="end"/>
            </w:r>
          </w:p>
        </w:tc>
      </w:tr>
      <w:tr w:rsidR="00C1731D" w:rsidRPr="001A30BA" w:rsidTr="00473F5B">
        <w:tc>
          <w:tcPr>
            <w:tcW w:w="1080" w:type="dxa"/>
            <w:tcBorders>
              <w:bottom w:val="single" w:sz="4" w:space="0" w:color="auto"/>
            </w:tcBorders>
          </w:tcPr>
          <w:p w:rsidR="00C1731D" w:rsidRPr="001A30BA" w:rsidRDefault="00C1731D" w:rsidP="003220C4">
            <w:pPr>
              <w:contextualSpacing/>
              <w:rPr>
                <w:rFonts w:ascii="Times New Roman" w:hAnsi="Times New Roman" w:cs="Times New Roman"/>
                <w:b/>
                <w:sz w:val="24"/>
                <w:szCs w:val="24"/>
              </w:rPr>
            </w:pPr>
          </w:p>
        </w:tc>
        <w:tc>
          <w:tcPr>
            <w:tcW w:w="2268" w:type="dxa"/>
            <w:tcBorders>
              <w:bottom w:val="single" w:sz="4" w:space="0" w:color="auto"/>
            </w:tcBorders>
          </w:tcPr>
          <w:p w:rsidR="00C1731D" w:rsidRDefault="00C1731D" w:rsidP="003220C4">
            <w:pPr>
              <w:contextualSpacing/>
              <w:rPr>
                <w:rFonts w:ascii="Times New Roman" w:hAnsi="Times New Roman" w:cs="Times New Roman"/>
                <w:sz w:val="24"/>
                <w:szCs w:val="24"/>
              </w:rPr>
            </w:pPr>
            <w:r>
              <w:rPr>
                <w:rFonts w:ascii="Times New Roman" w:hAnsi="Times New Roman" w:cs="Times New Roman"/>
                <w:sz w:val="24"/>
                <w:szCs w:val="24"/>
              </w:rPr>
              <w:t>British Columbia, Canada</w:t>
            </w:r>
          </w:p>
        </w:tc>
        <w:tc>
          <w:tcPr>
            <w:tcW w:w="1703" w:type="dxa"/>
            <w:tcBorders>
              <w:bottom w:val="single" w:sz="4" w:space="0" w:color="auto"/>
            </w:tcBorders>
          </w:tcPr>
          <w:p w:rsidR="00C1731D" w:rsidRDefault="00C1731D" w:rsidP="003220C4">
            <w:pPr>
              <w:contextualSpacing/>
              <w:rPr>
                <w:rFonts w:ascii="Times New Roman" w:hAnsi="Times New Roman" w:cs="Times New Roman"/>
                <w:sz w:val="24"/>
                <w:szCs w:val="24"/>
              </w:rPr>
            </w:pPr>
            <w:r>
              <w:rPr>
                <w:rFonts w:ascii="Times New Roman" w:hAnsi="Times New Roman" w:cs="Times New Roman"/>
                <w:sz w:val="24"/>
                <w:szCs w:val="24"/>
              </w:rPr>
              <w:t>2004</w:t>
            </w:r>
          </w:p>
        </w:tc>
        <w:tc>
          <w:tcPr>
            <w:tcW w:w="1069" w:type="dxa"/>
            <w:tcBorders>
              <w:bottom w:val="single" w:sz="4" w:space="0" w:color="auto"/>
            </w:tcBorders>
          </w:tcPr>
          <w:p w:rsidR="00C1731D" w:rsidRDefault="00C1731D" w:rsidP="003220C4">
            <w:pPr>
              <w:contextualSpacing/>
              <w:rPr>
                <w:rFonts w:ascii="Times New Roman" w:hAnsi="Times New Roman" w:cs="Times New Roman"/>
                <w:sz w:val="24"/>
                <w:szCs w:val="24"/>
              </w:rPr>
            </w:pPr>
            <w:r>
              <w:rPr>
                <w:rFonts w:ascii="Times New Roman" w:hAnsi="Times New Roman" w:cs="Times New Roman"/>
                <w:sz w:val="24"/>
                <w:szCs w:val="24"/>
              </w:rPr>
              <w:t>0</w:t>
            </w:r>
          </w:p>
        </w:tc>
        <w:tc>
          <w:tcPr>
            <w:tcW w:w="3240" w:type="dxa"/>
            <w:tcBorders>
              <w:bottom w:val="single" w:sz="4" w:space="0" w:color="auto"/>
            </w:tcBorders>
          </w:tcPr>
          <w:p w:rsidR="00C1731D" w:rsidRDefault="00C1731D" w:rsidP="003220C4">
            <w:pPr>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201/eid1012.040961", "ISSN" : "1080-6059", "abstract" : "Avian influenza that infects poultry in close proximity to humans is a concern because of its pandemic potential. In 2004, an outbreak of highly pathogenic avian influenza H7N3 occurred in poultry in British Columbia, Canada. Surveillance identified two persons with confirmed avian influenza infection. Symptoms included conjunctivitis and mild influenzalike illness.", "author" : [ { "dropping-particle" : "", "family" : "Tweed", "given" : "S Aleina", "non-dropping-particle" : "", "parse-names" : false, "suffix" : "" }, { "dropping-particle" : "", "family" : "Skowronski", "given" : "Danuta M", "non-dropping-particle" : "", "parse-names" : false, "suffix" : "" }, { "dropping-particle" : "", "family" : "David", "given" : "Samara T", "non-dropping-particle" : "", "parse-names" : false, "suffix" : "" }, { "dropping-particle" : "", "family" : "Larder", "given" : "Andrew", "non-dropping-particle" : "", "parse-names" : false, "suffix" : "" }, { "dropping-particle" : "", "family" : "Petric", "given" : "Martin", "non-dropping-particle" : "", "parse-names" : false, "suffix" : "" }, { "dropping-particle" : "", "family" : "Lees", "given" : "Wayne", "non-dropping-particle" : "", "parse-names" : false, "suffix" : "" }, { "dropping-particle" : "", "family" : "Li", "given" : "Yan", "non-dropping-particle" : "", "parse-names" : false, "suffix" : "" }, { "dropping-particle" : "", "family" : "Katz", "given" : "Jacqueline M", "non-dropping-particle" : "", "parse-names" : false, "suffix" : "" }, { "dropping-particle" : "", "family" : "Krajden", "given" : "Mel", "non-dropping-particle" : "", "parse-names" : false, "suffix" : "" }, { "dropping-particle" : "", "family" : "Tellier", "given" : "Raymond", "non-dropping-particle" : "", "parse-names" : false, "suffix" : "" }, { "dropping-particle" : "", "family" : "Halpert", "given" : "Christine", "non-dropping-particle" : "", "parse-names" : false, "suffix" : "" }, { "dropping-particle" : "", "family" : "Hirst", "given" : "Martin", "non-dropping-particle" : "", "parse-names" : false, "suffix" : "" }, { "dropping-particle" : "", "family" : "Astell", "given" : "Caroline", "non-dropping-particle" : "", "parse-names" : false, "suffix" : "" }, { "dropping-particle" : "", "family" : "Lawrence", "given" : "David", "non-dropping-particle" : "", "parse-names" : false, "suffix" : "" }, { "dropping-particle" : "", "family" : "Mak", "given" : "Annie", "non-dropping-particle" : "", "parse-names" : false, "suffix" : "" } ], "container-title" : "Emerging Infectious Disease journal", "id" : "ITEM-1", "issue" : "12", "issued" : { "date-parts" : [ [ "2004" ] ] }, "page" : "2196", "title" : "Human Illness from Avian Influenza H7N3, British Columbia", "type" : "article-journal", "volume" : "10" }, "uris" : [ "http://www.mendeley.com/documents/?uuid=8a803021-8ed5-4699-b6bb-4b70dc8c0448" ] } ], "mendeley" : { "formattedCitation" : "(Tweed et al. 2004)", "plainTextFormattedCitation" : "(Tweed et al. 2004)", "previouslyFormattedCitation" : "(Tweed et al. 2004)" }, "properties" : { "noteIndex" : 0 }, "schema" : "https://github.com/citation-style-language/schema/raw/master/csl-citation.json" }</w:instrText>
            </w:r>
            <w:r>
              <w:rPr>
                <w:rFonts w:ascii="Times New Roman" w:hAnsi="Times New Roman" w:cs="Times New Roman"/>
                <w:sz w:val="24"/>
                <w:szCs w:val="24"/>
              </w:rPr>
              <w:fldChar w:fldCharType="separate"/>
            </w:r>
            <w:r w:rsidRPr="002E5801">
              <w:rPr>
                <w:rFonts w:ascii="Times New Roman" w:hAnsi="Times New Roman" w:cs="Times New Roman"/>
                <w:noProof/>
                <w:sz w:val="24"/>
                <w:szCs w:val="24"/>
              </w:rPr>
              <w:t>(Tweed et al. 2004)</w:t>
            </w:r>
            <w:r>
              <w:rPr>
                <w:rFonts w:ascii="Times New Roman" w:hAnsi="Times New Roman" w:cs="Times New Roman"/>
                <w:sz w:val="24"/>
                <w:szCs w:val="24"/>
              </w:rPr>
              <w:fldChar w:fldCharType="end"/>
            </w:r>
          </w:p>
        </w:tc>
      </w:tr>
    </w:tbl>
    <w:p w:rsidR="00473F5B" w:rsidRPr="001A30BA" w:rsidRDefault="00473F5B" w:rsidP="00473F5B">
      <w:pPr>
        <w:spacing w:after="0" w:line="480" w:lineRule="auto"/>
        <w:rPr>
          <w:rFonts w:ascii="Times New Roman" w:hAnsi="Times New Roman" w:cs="Times New Roman"/>
          <w:sz w:val="24"/>
          <w:szCs w:val="24"/>
        </w:rPr>
      </w:pPr>
      <w:r w:rsidRPr="001A30BA">
        <w:rPr>
          <w:rFonts w:ascii="Times New Roman" w:hAnsi="Times New Roman" w:cs="Times New Roman"/>
          <w:sz w:val="24"/>
          <w:szCs w:val="24"/>
          <w:vertAlign w:val="superscript"/>
        </w:rPr>
        <w:t>*</w:t>
      </w:r>
      <w:r w:rsidRPr="001A30BA">
        <w:rPr>
          <w:rFonts w:ascii="Times New Roman" w:hAnsi="Times New Roman" w:cs="Times New Roman"/>
          <w:sz w:val="24"/>
          <w:szCs w:val="24"/>
        </w:rPr>
        <w:t>Estimate is for children only</w:t>
      </w:r>
    </w:p>
    <w:p w:rsidR="00B62958" w:rsidRDefault="00473F5B" w:rsidP="00473F5B">
      <w:pPr>
        <w:rPr>
          <w:rFonts w:ascii="Times New Roman" w:hAnsi="Times New Roman" w:cs="Times New Roman"/>
          <w:sz w:val="24"/>
          <w:szCs w:val="24"/>
        </w:rPr>
      </w:pPr>
      <w:r w:rsidRPr="001A30BA">
        <w:rPr>
          <w:rFonts w:ascii="Times New Roman" w:hAnsi="Times New Roman" w:cs="Times New Roman"/>
          <w:sz w:val="24"/>
          <w:szCs w:val="24"/>
          <w:vertAlign w:val="superscript"/>
        </w:rPr>
        <w:t>†</w:t>
      </w:r>
      <w:r w:rsidRPr="001A30BA">
        <w:rPr>
          <w:rFonts w:ascii="Times New Roman" w:hAnsi="Times New Roman" w:cs="Times New Roman"/>
          <w:sz w:val="24"/>
          <w:szCs w:val="24"/>
        </w:rPr>
        <w:t>Estimate is for adults only</w:t>
      </w:r>
    </w:p>
    <w:p w:rsidR="00D03B99" w:rsidRDefault="00D03B99" w:rsidP="00473F5B">
      <w:pPr>
        <w:rPr>
          <w:rFonts w:ascii="Times New Roman" w:hAnsi="Times New Roman" w:cs="Times New Roman"/>
          <w:sz w:val="24"/>
          <w:szCs w:val="24"/>
        </w:rPr>
      </w:pPr>
      <w:r>
        <w:rPr>
          <w:rFonts w:ascii="Times New Roman" w:hAnsi="Times New Roman" w:cs="Times New Roman"/>
          <w:b/>
          <w:sz w:val="24"/>
          <w:szCs w:val="24"/>
        </w:rPr>
        <w:t>References</w:t>
      </w:r>
    </w:p>
    <w:p w:rsidR="002E5801" w:rsidRPr="002E5801" w:rsidRDefault="00D03B99">
      <w:pPr>
        <w:pStyle w:val="NormalWeb"/>
        <w:ind w:left="480" w:hanging="480"/>
        <w:divId w:val="1312979578"/>
        <w:rPr>
          <w:noProof/>
        </w:rPr>
      </w:pPr>
      <w:r>
        <w:fldChar w:fldCharType="begin" w:fldLock="1"/>
      </w:r>
      <w:r>
        <w:instrText xml:space="preserve">ADDIN Mendeley Bibliography CSL_BIBLIOGRAPHY </w:instrText>
      </w:r>
      <w:r>
        <w:fldChar w:fldCharType="separate"/>
      </w:r>
      <w:r w:rsidR="002E5801" w:rsidRPr="002E5801">
        <w:rPr>
          <w:noProof/>
        </w:rPr>
        <w:t>Aditama, T. Y., G. Samaan, R. Kusriastuti, O. D. Sampurno, W. Purba, Misriyah, H. Santoso, A. Bratasena, A. Maruf, E. Sariwati, V. Setiawaty, K. Glass, K. Lokuge, P. M. Kelly, and I. N. Kandun. 2012. Avian influenza H5N1 transmission in households, Indonesia. PloS one 7:e29971.</w:t>
      </w:r>
    </w:p>
    <w:p w:rsidR="002E5801" w:rsidRPr="002E5801" w:rsidRDefault="002E5801">
      <w:pPr>
        <w:pStyle w:val="NormalWeb"/>
        <w:ind w:left="480" w:hanging="480"/>
        <w:divId w:val="1312979578"/>
        <w:rPr>
          <w:noProof/>
        </w:rPr>
      </w:pPr>
      <w:r w:rsidRPr="002E5801">
        <w:rPr>
          <w:noProof/>
        </w:rPr>
        <w:t>Archer, B. N., G. A. Timothy, C. Cohen, S. Tempia, M. Huma, L. Blumberg, D. Naidoo, A. Cengimbo, and B. D. Schoub. 2012. Introduction of 2009 pandemic influenza A virus subtype H1N1 into South Africa: clinical presentation, epidemiology, and transmissibility of the first 100 cases. The Journal of infectious diseases 206 Suppl :S148–53.</w:t>
      </w:r>
    </w:p>
    <w:p w:rsidR="002E5801" w:rsidRPr="002E5801" w:rsidRDefault="002E5801">
      <w:pPr>
        <w:pStyle w:val="NormalWeb"/>
        <w:ind w:left="480" w:hanging="480"/>
        <w:divId w:val="1312979578"/>
        <w:rPr>
          <w:noProof/>
        </w:rPr>
      </w:pPr>
      <w:r w:rsidRPr="002E5801">
        <w:rPr>
          <w:noProof/>
        </w:rPr>
        <w:t>Behnaz, F., M. Mohammadzadeh, and M. Sadeghian. 2012. Household transmission of 2009 H1N1 influenza virus in Yazd, Iran. Journal of infection and public health 5:275–80.</w:t>
      </w:r>
    </w:p>
    <w:p w:rsidR="002E5801" w:rsidRPr="002E5801" w:rsidRDefault="002E5801">
      <w:pPr>
        <w:pStyle w:val="NormalWeb"/>
        <w:ind w:left="480" w:hanging="480"/>
        <w:divId w:val="1312979578"/>
        <w:rPr>
          <w:noProof/>
        </w:rPr>
      </w:pPr>
      <w:r w:rsidRPr="002E5801">
        <w:rPr>
          <w:noProof/>
        </w:rPr>
        <w:t>Buchholz, U., S. Brockmann, S. Duwe, B. Schweiger, M. an der Heiden, B. Reinhardt, and S. Buda. 2010. Household transmissibility and other characteristics of seasonal oseltamivir-resistant influenza A(H1N1) viruses, Germany, 2007-8. Euro Surveillance 15.</w:t>
      </w:r>
    </w:p>
    <w:p w:rsidR="002E5801" w:rsidRPr="002E5801" w:rsidRDefault="002E5801">
      <w:pPr>
        <w:pStyle w:val="NormalWeb"/>
        <w:ind w:left="480" w:hanging="480"/>
        <w:divId w:val="1312979578"/>
        <w:rPr>
          <w:noProof/>
        </w:rPr>
      </w:pPr>
      <w:r w:rsidRPr="002E5801">
        <w:rPr>
          <w:noProof/>
        </w:rPr>
        <w:t>Canini, L., L. Andréoletti, P. Ferrari, R. D’Angelo, T. Blanchon, M. Lemaitre, L. Filleul, J.-P. Ferry, M. Desmaizieres, S. Smadja, A.-J. Valleron, and F. Carrat. 2010. Surgical mask to prevent influenza transmission in households: a cluster randomized trial. PloS one 5:e13998.</w:t>
      </w:r>
    </w:p>
    <w:p w:rsidR="002E5801" w:rsidRPr="002E5801" w:rsidRDefault="002E5801">
      <w:pPr>
        <w:pStyle w:val="NormalWeb"/>
        <w:ind w:left="480" w:hanging="480"/>
        <w:divId w:val="1312979578"/>
        <w:rPr>
          <w:noProof/>
        </w:rPr>
      </w:pPr>
      <w:r w:rsidRPr="002E5801">
        <w:rPr>
          <w:noProof/>
        </w:rPr>
        <w:t>Carcione, D., C. Giele, L. S. Goggin, K. S. Kwan, D. W. Smith, G. K. Dowse, D. B. Mak, and P. Effler. 2010. Association between 2009 seasonal influenza vaccine and influenza-like illness during the 2009 pandemic: preliminary results of a large household transmission study in Western Australia. Euro surveillance : bulletin Européen sur les maladies transmissibles = European communicable disease bulletin 15.</w:t>
      </w:r>
    </w:p>
    <w:p w:rsidR="002E5801" w:rsidRPr="002E5801" w:rsidRDefault="002E5801">
      <w:pPr>
        <w:pStyle w:val="NormalWeb"/>
        <w:ind w:left="480" w:hanging="480"/>
        <w:divId w:val="1312979578"/>
        <w:rPr>
          <w:noProof/>
        </w:rPr>
      </w:pPr>
      <w:r w:rsidRPr="002E5801">
        <w:rPr>
          <w:noProof/>
        </w:rPr>
        <w:t xml:space="preserve">Carcione, D., C. M. Giele, L. S. Goggin, K. S. Kwan, D. W. Smith, G. K. Dowse, D. B. Mak, and P. Effler. 2011. Secondary attack rate of pandemic influenza A(H1N1) 2009 in Western </w:t>
      </w:r>
      <w:r w:rsidRPr="002E5801">
        <w:rPr>
          <w:noProof/>
        </w:rPr>
        <w:lastRenderedPageBreak/>
        <w:t>Australian households, 29 May-7 August 2009. Euro surveillance : bulletin Européen sur les maladies transmissibles = European communicable disease bulletin 16.</w:t>
      </w:r>
    </w:p>
    <w:p w:rsidR="002E5801" w:rsidRPr="002E5801" w:rsidRDefault="002E5801">
      <w:pPr>
        <w:pStyle w:val="NormalWeb"/>
        <w:ind w:left="480" w:hanging="480"/>
        <w:divId w:val="1312979578"/>
        <w:rPr>
          <w:noProof/>
        </w:rPr>
      </w:pPr>
      <w:r w:rsidRPr="002E5801">
        <w:rPr>
          <w:noProof/>
        </w:rPr>
        <w:t>Carrat, F., C. Sahler, S. Rogez, M. Leruez-Ville, F. Freymuth, C. Le Gales, M. Bungener, B. Housset, M. Nicolas, and C. Rouzioux. 2002. Influenza burden of illness: estimates from a national prospective survey of household contacts in France. Archives of internal medicine 162:1842–8.</w:t>
      </w:r>
    </w:p>
    <w:p w:rsidR="002E5801" w:rsidRPr="002E5801" w:rsidRDefault="002E5801">
      <w:pPr>
        <w:pStyle w:val="NormalWeb"/>
        <w:ind w:left="480" w:hanging="480"/>
        <w:divId w:val="1312979578"/>
        <w:rPr>
          <w:noProof/>
        </w:rPr>
      </w:pPr>
      <w:r w:rsidRPr="002E5801">
        <w:rPr>
          <w:noProof/>
        </w:rPr>
        <w:t>Cauchemez, S., F. Carrat, C. Viboud, A. J. Valleron, and P. Y. Boëlle. 2004. A Bayesian MCMC approach to study transmission of influenza: application to household longitudinal data. Statistics in medicine 23:3469–87.</w:t>
      </w:r>
    </w:p>
    <w:p w:rsidR="002E5801" w:rsidRPr="002E5801" w:rsidRDefault="002E5801">
      <w:pPr>
        <w:pStyle w:val="NormalWeb"/>
        <w:ind w:left="480" w:hanging="480"/>
        <w:divId w:val="1312979578"/>
        <w:rPr>
          <w:noProof/>
        </w:rPr>
      </w:pPr>
      <w:r w:rsidRPr="002E5801">
        <w:rPr>
          <w:noProof/>
        </w:rPr>
        <w:t>Cauchemez, S., C. A. Donnelly, C. Reed, A. C. Ghani, C. Fraser, C. K. Kent, L. Finelli, and N. M. Ferguson. 2009. Household transmission of 2009 pandemic influenza A (H1N1) virus in the United States. The New England journal of medicine 361:2619–27.</w:t>
      </w:r>
    </w:p>
    <w:p w:rsidR="002E5801" w:rsidRPr="002E5801" w:rsidRDefault="002E5801">
      <w:pPr>
        <w:pStyle w:val="NormalWeb"/>
        <w:ind w:left="480" w:hanging="480"/>
        <w:divId w:val="1312979578"/>
        <w:rPr>
          <w:noProof/>
        </w:rPr>
      </w:pPr>
      <w:r w:rsidRPr="002E5801">
        <w:rPr>
          <w:noProof/>
        </w:rPr>
        <w:t>Chang, L.-Y., W.-H. Chen, C.-Y. Lu, P.-L. Shao, T.-Y. Fan, A.-L. Cheng, and L.-M. Huang. 2011. Household transmission of Pandemic (H1N1) 2009 Virus, Taiwan. Emerging infectious diseases 17:1928–31.</w:t>
      </w:r>
    </w:p>
    <w:p w:rsidR="002E5801" w:rsidRPr="002E5801" w:rsidRDefault="002E5801">
      <w:pPr>
        <w:pStyle w:val="NormalWeb"/>
        <w:ind w:left="480" w:hanging="480"/>
        <w:divId w:val="1312979578"/>
        <w:rPr>
          <w:noProof/>
        </w:rPr>
      </w:pPr>
      <w:r w:rsidRPr="002E5801">
        <w:rPr>
          <w:noProof/>
        </w:rPr>
        <w:t>Chea, N., S. D. Yi, S. Rith, H. Seng, V. Ieng, C. Penh, S. Mardy, D. Laurent, B. Richner, T. Sok, S. Ly, P. Kitsutani, N. Asgari, M. C. Roces, P. Buchy, and A. Tarantola. 2014. Two clustered cases of confirmed influenza A(H5N1) virus infection, Cambodia, 2011. Euro surveillance : bulletin Européen sur les maladies transmissibles = European communicable disease bulletin 19.</w:t>
      </w:r>
    </w:p>
    <w:p w:rsidR="002E5801" w:rsidRPr="002E5801" w:rsidRDefault="002E5801">
      <w:pPr>
        <w:pStyle w:val="NormalWeb"/>
        <w:ind w:left="480" w:hanging="480"/>
        <w:divId w:val="1312979578"/>
        <w:rPr>
          <w:noProof/>
        </w:rPr>
      </w:pPr>
      <w:r w:rsidRPr="002E5801">
        <w:rPr>
          <w:noProof/>
        </w:rPr>
        <w:t>Chen, E., Y. Chen, L. Fu, Z. Chen, Z. Gong, H. Mao, D. Wang, M. Y. Ni, P. Wu, Z. Yu, T. He, Z. Li, J. Gao, S. Liu, Y. Shu, B. J. Cowling, S. Xia, and H. Yu. 2013. Human infection with avian influenza A(H7N9) virus re-emerges in China in winter 2013. Euro surveillance : bulletin Européen sur les maladies transmissibles = European communicable disease bulletin 18.</w:t>
      </w:r>
    </w:p>
    <w:p w:rsidR="002E5801" w:rsidRPr="002E5801" w:rsidRDefault="002E5801">
      <w:pPr>
        <w:pStyle w:val="NormalWeb"/>
        <w:ind w:left="480" w:hanging="480"/>
        <w:divId w:val="1312979578"/>
        <w:rPr>
          <w:noProof/>
        </w:rPr>
      </w:pPr>
      <w:r w:rsidRPr="002E5801">
        <w:rPr>
          <w:noProof/>
        </w:rPr>
        <w:t>Chin, T. D. Y., J. F. Foley, I. L. Doto, C. R. Gravelle, and J. Weston. 1960. Morbidity and mortality characteristics of Asian strain influenza. Public health reports 75:149–158.</w:t>
      </w:r>
    </w:p>
    <w:p w:rsidR="002E5801" w:rsidRPr="002E5801" w:rsidRDefault="002E5801">
      <w:pPr>
        <w:pStyle w:val="NormalWeb"/>
        <w:ind w:left="480" w:hanging="480"/>
        <w:divId w:val="1312979578"/>
        <w:rPr>
          <w:noProof/>
        </w:rPr>
      </w:pPr>
      <w:r w:rsidRPr="002E5801">
        <w:rPr>
          <w:noProof/>
        </w:rPr>
        <w:t>Cowling, B. J., K. H. Chan, V. J. Fang, L. L. H. Lau, H. C. So, R. O. P. Fung, E. S. K. Ma, A. S. K. Kwong, C.-W. Chan, W. W. S. Tsui, H.-Y. Ngai, D. W. S. Chu, P. W. Y. Lee, M.-C. Chiu, G. M. Leung, and J. S. M. Peiris. 2010. Comparative Epidemiology of Pandemic and Seasonal Influenza A in Households. New England Journal of Medicine 362:2175–2184.</w:t>
      </w:r>
    </w:p>
    <w:p w:rsidR="002E5801" w:rsidRPr="002E5801" w:rsidRDefault="002E5801">
      <w:pPr>
        <w:pStyle w:val="NormalWeb"/>
        <w:ind w:left="480" w:hanging="480"/>
        <w:divId w:val="1312979578"/>
        <w:rPr>
          <w:noProof/>
        </w:rPr>
      </w:pPr>
      <w:r w:rsidRPr="002E5801">
        <w:rPr>
          <w:noProof/>
        </w:rPr>
        <w:t>Doyle, T. J., and R. S. Hopkins. 2011. Low secondary transmission of 2009 pandemic influenza A (H1N1) in households following an outbreak at a summer camp: relationship to timing of exposure. Epidemiology and infection 139:45–51.</w:t>
      </w:r>
    </w:p>
    <w:p w:rsidR="002E5801" w:rsidRPr="002E5801" w:rsidRDefault="002E5801">
      <w:pPr>
        <w:pStyle w:val="NormalWeb"/>
        <w:ind w:left="480" w:hanging="480"/>
        <w:divId w:val="1312979578"/>
        <w:rPr>
          <w:noProof/>
        </w:rPr>
      </w:pPr>
      <w:r w:rsidRPr="002E5801">
        <w:rPr>
          <w:noProof/>
        </w:rPr>
        <w:lastRenderedPageBreak/>
        <w:t>Eames, K. T. D., C. Webb, K. Thomas, J. Smith, R. Salmon, and J. M. F. Temple. 2010. Assessing the role of contact tracing in a suspected H7N2 influenza A outbreak in humans in Wales. BMC infectious diseases 10:141.</w:t>
      </w:r>
    </w:p>
    <w:p w:rsidR="002E5801" w:rsidRPr="002E5801" w:rsidRDefault="002E5801">
      <w:pPr>
        <w:pStyle w:val="NormalWeb"/>
        <w:ind w:left="480" w:hanging="480"/>
        <w:divId w:val="1312979578"/>
        <w:rPr>
          <w:noProof/>
        </w:rPr>
      </w:pPr>
      <w:r w:rsidRPr="002E5801">
        <w:rPr>
          <w:noProof/>
        </w:rPr>
        <w:t>FOX, J. P., M. K. COONEY, C. E. HALL, and H. M. FOY. 1982. INFLUENZAVIRUS INFECTIONS IN SEATTLE FAMILIES, 1975-1979: II. PATTERN OF INFECTION IN INVADED HOUSEHOLDS AND RELATION OF AGE AND PRIOR ANTIBODY TO OCCURRENCE OF INFECTION AND RELATED ILLNESS. Am. J. Epidemiol. 116:228–242.</w:t>
      </w:r>
    </w:p>
    <w:p w:rsidR="002E5801" w:rsidRPr="002E5801" w:rsidRDefault="002E5801">
      <w:pPr>
        <w:pStyle w:val="NormalWeb"/>
        <w:ind w:left="480" w:hanging="480"/>
        <w:divId w:val="1312979578"/>
        <w:rPr>
          <w:noProof/>
        </w:rPr>
      </w:pPr>
      <w:r w:rsidRPr="002E5801">
        <w:rPr>
          <w:noProof/>
        </w:rPr>
        <w:t>France, A. M., M. Jackson, S. Schrag, M. Lynch, C. Zimmerman, M. Biggerstaff, and J. Hadler. 2010. Household transmission of 2009 influenza A (H1N1) virus after a school-based outbreak in New York City, April-May 2009. The Journal of infectious diseases 201:984–92.</w:t>
      </w:r>
    </w:p>
    <w:p w:rsidR="002E5801" w:rsidRPr="002E5801" w:rsidRDefault="002E5801">
      <w:pPr>
        <w:pStyle w:val="NormalWeb"/>
        <w:ind w:left="480" w:hanging="480"/>
        <w:divId w:val="1312979578"/>
        <w:rPr>
          <w:noProof/>
        </w:rPr>
      </w:pPr>
      <w:r w:rsidRPr="002E5801">
        <w:rPr>
          <w:noProof/>
        </w:rPr>
        <w:t>Gemert, C. van, M. Hellard, E. S. McBryde, J. Fielding, T. Spelman, N. Higgins, R. Lester, H. Vally, and I. Bergeri. 2011. Intrahousehold Transmission of Pandemic (H1N1) 2009 Virus, Victoria, Australia. Emerging Infectious Disease journal 17:1599.</w:t>
      </w:r>
    </w:p>
    <w:p w:rsidR="002E5801" w:rsidRPr="002E5801" w:rsidRDefault="002E5801">
      <w:pPr>
        <w:pStyle w:val="NormalWeb"/>
        <w:ind w:left="480" w:hanging="480"/>
        <w:divId w:val="1312979578"/>
        <w:rPr>
          <w:noProof/>
        </w:rPr>
      </w:pPr>
      <w:r w:rsidRPr="002E5801">
        <w:rPr>
          <w:noProof/>
        </w:rPr>
        <w:t>Hirotsu, N., T. Hasegawa, H. Ikematsu, N. Iwaki, and N. Kawai. 2011. Transmission of pandemic H1N1 2009 influenza in households and school settings : comparison with seasonal influenza. Infl 5:324–327.</w:t>
      </w:r>
    </w:p>
    <w:p w:rsidR="002E5801" w:rsidRPr="002E5801" w:rsidRDefault="002E5801">
      <w:pPr>
        <w:pStyle w:val="NormalWeb"/>
        <w:ind w:left="480" w:hanging="480"/>
        <w:divId w:val="1312979578"/>
        <w:rPr>
          <w:noProof/>
        </w:rPr>
      </w:pPr>
      <w:r w:rsidRPr="002E5801">
        <w:rPr>
          <w:noProof/>
        </w:rPr>
        <w:t>Hu, J., Y. Zhu, B. Zhao, J. Li, L. Liu, K. Gu, W. Zhang, H. Su, Z. Teng, S. Tang, Z. Yuan, Z. Feng, and F. Wu. 2014. Limited human-to-human transmission of avian influenza A(H7N9) virus, Shanghai, China, March to April 2013. Euro surveillance : bulletin Européen sur les maladies transmissibles = European communicable disease bulletin 19.</w:t>
      </w:r>
    </w:p>
    <w:p w:rsidR="002E5801" w:rsidRPr="002E5801" w:rsidRDefault="002E5801">
      <w:pPr>
        <w:pStyle w:val="NormalWeb"/>
        <w:ind w:left="480" w:hanging="480"/>
        <w:divId w:val="1312979578"/>
        <w:rPr>
          <w:noProof/>
        </w:rPr>
      </w:pPr>
      <w:r w:rsidRPr="002E5801">
        <w:rPr>
          <w:noProof/>
        </w:rPr>
        <w:t>Jackson, M. L., A. M. France, K. Hancock, X. Lu, V. Veguilla, H. Sun, F. Liu, J. Hadler, B. H. Harcourt, D. H. Esposito, C. M. Zimmerman, J. M. Katz, A. M. Fry, and S. J. Schrag. 2011. Serologically confirmed household transmission of 2009 pandemic influenza A (H1N1) virus during the first pandemic wave--New York City, April-May 2009. Clinical infectious diseases : an official publication of the Infectious Diseases Society of America 53:455–62.</w:t>
      </w:r>
    </w:p>
    <w:p w:rsidR="002E5801" w:rsidRPr="002E5801" w:rsidRDefault="002E5801">
      <w:pPr>
        <w:pStyle w:val="NormalWeb"/>
        <w:ind w:left="480" w:hanging="480"/>
        <w:divId w:val="1312979578"/>
        <w:rPr>
          <w:noProof/>
        </w:rPr>
      </w:pPr>
      <w:r w:rsidRPr="002E5801">
        <w:rPr>
          <w:noProof/>
        </w:rPr>
        <w:t>Janjua, N. Z., D. M. Skowronski, T. S. Hottes, W. Osei, E. Adams, M. Petric, M. Lem, P. Tang, G. De Serres, D. M. Patrick, and D. Bowering. 2012. Transmission dynamics and risk factors for pandemic H1N1-related illness: outbreak investigation in a rural community of British Columbia, Canada. Influenza and other respiratory viruses 6:e54–62.</w:t>
      </w:r>
    </w:p>
    <w:p w:rsidR="002E5801" w:rsidRPr="002E5801" w:rsidRDefault="002E5801">
      <w:pPr>
        <w:pStyle w:val="NormalWeb"/>
        <w:ind w:left="480" w:hanging="480"/>
        <w:divId w:val="1312979578"/>
        <w:rPr>
          <w:noProof/>
        </w:rPr>
      </w:pPr>
      <w:r w:rsidRPr="002E5801">
        <w:rPr>
          <w:noProof/>
        </w:rPr>
        <w:t>Jennings, L. C., and J. A. Miles. 1978. A study of acute respiratory disease in the community of Port Chalmers. II. Influenza A/Port Chalmers/1/73: intrafamilial spread and the effect of antibodies to the surface antigens. The Journal of hygiene 81:67–75.</w:t>
      </w:r>
    </w:p>
    <w:p w:rsidR="002E5801" w:rsidRPr="002E5801" w:rsidRDefault="002E5801">
      <w:pPr>
        <w:pStyle w:val="NormalWeb"/>
        <w:ind w:left="480" w:hanging="480"/>
        <w:divId w:val="1312979578"/>
        <w:rPr>
          <w:noProof/>
        </w:rPr>
      </w:pPr>
      <w:r w:rsidRPr="002E5801">
        <w:rPr>
          <w:noProof/>
        </w:rPr>
        <w:t xml:space="preserve">Katz, J. M., W. Lim, C. B. Bridges, T. Rowe, J. Hu-Primmer, X. Lu, R. A. Abernathy, M. Clarke, L. Conn, H. Kwong, M. Lee, G. Au, Y. Y. Ho, K. H. Mak, N. J. Cox, and K. Fukuda. 1999. Antibody response in individuals infected with avian influenza A (H5N1) </w:t>
      </w:r>
      <w:r w:rsidRPr="002E5801">
        <w:rPr>
          <w:noProof/>
        </w:rPr>
        <w:lastRenderedPageBreak/>
        <w:t>viruses and detection of anti-H5 antibody among household and social contacts. The Journal of infectious diseases 180:1763–70.</w:t>
      </w:r>
    </w:p>
    <w:p w:rsidR="002E5801" w:rsidRPr="002E5801" w:rsidRDefault="002E5801">
      <w:pPr>
        <w:pStyle w:val="NormalWeb"/>
        <w:ind w:left="480" w:hanging="480"/>
        <w:divId w:val="1312979578"/>
        <w:rPr>
          <w:noProof/>
        </w:rPr>
      </w:pPr>
      <w:r w:rsidRPr="002E5801">
        <w:rPr>
          <w:noProof/>
        </w:rPr>
        <w:t>Khuntirat, B., I.-K. Yoon, M. Chittaganpitch, W. S. Krueger, K. Supawat, P. J. Blair, S. D. Putnam, R. V Gibbons, D. Buddhari, P. Sawanpanyalert, G. L. Heil, J. A. Friary, and G. C. Gray. 2014. High rate of A(H1N1)pdm09 infections among rural Thai villagers, 2009-2010. PloS one 9:e106751.</w:t>
      </w:r>
    </w:p>
    <w:p w:rsidR="002E5801" w:rsidRPr="002E5801" w:rsidRDefault="002E5801">
      <w:pPr>
        <w:pStyle w:val="NormalWeb"/>
        <w:ind w:left="480" w:hanging="480"/>
        <w:divId w:val="1312979578"/>
        <w:rPr>
          <w:noProof/>
        </w:rPr>
      </w:pPr>
      <w:r w:rsidRPr="002E5801">
        <w:rPr>
          <w:noProof/>
        </w:rPr>
        <w:t>Kim, C. Y., R. F. Breiman, L. Cosmas, A. Audi, B. Aura, G. Bigogo, H. Njuguna, E. Lebo, L. Waiboci, M. K. Njenga, D. R. Feikin, and M. A. Katz. 2012. Secondary household transmission of 2009 pandemic influenza A (H1N1) virus among an urban and rural population in Kenya, 2009-2010. PloS one 7:e38166.</w:t>
      </w:r>
    </w:p>
    <w:p w:rsidR="002E5801" w:rsidRPr="002E5801" w:rsidRDefault="002E5801">
      <w:pPr>
        <w:pStyle w:val="NormalWeb"/>
        <w:ind w:left="480" w:hanging="480"/>
        <w:divId w:val="1312979578"/>
        <w:rPr>
          <w:noProof/>
        </w:rPr>
      </w:pPr>
      <w:r w:rsidRPr="002E5801">
        <w:rPr>
          <w:noProof/>
        </w:rPr>
        <w:t>Klick, B., H. Nishiura, S. Ng, V. J. Fang, G. M. Leung, J. S. M. Peiris, and B. J. Cowling. 2011. Transmissibility of seasonal and pandemic influenza in a cohort of households in Hong Kong in 2009. Epidemiology (Cambridge, Mass.) 22:793–6.</w:t>
      </w:r>
    </w:p>
    <w:p w:rsidR="002E5801" w:rsidRPr="002E5801" w:rsidRDefault="002E5801">
      <w:pPr>
        <w:pStyle w:val="NormalWeb"/>
        <w:ind w:left="480" w:hanging="480"/>
        <w:divId w:val="1312979578"/>
        <w:rPr>
          <w:noProof/>
        </w:rPr>
      </w:pPr>
      <w:r w:rsidRPr="002E5801">
        <w:rPr>
          <w:noProof/>
        </w:rPr>
        <w:t>Komiya, N., Y. Gu, H. Kamiya, Y. Yahata, Y. Yasui, K. Taniguchi, and N. Okabe. 2010. Household transmission of pandemic 2009 influenza A (H1N1) virus in Osaka, Japan in May 2009. The Journal of infection 61:284–8.</w:t>
      </w:r>
    </w:p>
    <w:p w:rsidR="002E5801" w:rsidRPr="002E5801" w:rsidRDefault="002E5801">
      <w:pPr>
        <w:pStyle w:val="NormalWeb"/>
        <w:ind w:left="480" w:hanging="480"/>
        <w:divId w:val="1312979578"/>
        <w:rPr>
          <w:noProof/>
        </w:rPr>
      </w:pPr>
      <w:r w:rsidRPr="002E5801">
        <w:rPr>
          <w:noProof/>
        </w:rPr>
        <w:t>Koopmans, M., B. Wilbrink, M. Conyn, G. Natrop, H. van der Nat, H. Vennema, A. Meijer, J. van Steenbergen, R. Fouchier, A. Osterhaus, and A. Bosman. 2004. Transmission of H7N7 avian influenza A virus to human beings during a large outbreak in commercial poultry farms in the Netherlands. Lancet (London, England) 363:587–93.</w:t>
      </w:r>
    </w:p>
    <w:p w:rsidR="002E5801" w:rsidRPr="002E5801" w:rsidRDefault="002E5801">
      <w:pPr>
        <w:pStyle w:val="NormalWeb"/>
        <w:ind w:left="480" w:hanging="480"/>
        <w:divId w:val="1312979578"/>
        <w:rPr>
          <w:noProof/>
        </w:rPr>
      </w:pPr>
      <w:r w:rsidRPr="002E5801">
        <w:rPr>
          <w:noProof/>
        </w:rPr>
        <w:t>Lee, D. H., C. W. Kim, J.-H. Kim, J. S. Lee, M. K. Lee, J. C. Choi, B. W. Choi, S.-H. Choi, and J.-W. Chung. 2010. Risk factors for laboratory-confirmed household transmission of pandemic H1N1 2009 infection. American journal of infection control 38:e43–5.</w:t>
      </w:r>
    </w:p>
    <w:p w:rsidR="002E5801" w:rsidRPr="002E5801" w:rsidRDefault="002E5801">
      <w:pPr>
        <w:pStyle w:val="NormalWeb"/>
        <w:ind w:left="480" w:hanging="480"/>
        <w:divId w:val="1312979578"/>
        <w:rPr>
          <w:noProof/>
        </w:rPr>
      </w:pPr>
      <w:r w:rsidRPr="002E5801">
        <w:rPr>
          <w:noProof/>
        </w:rPr>
        <w:t>Leung, Y. H., M. P. Li, and S. K. Chuang. 2011. A school outbreak of pandemic (H1N1) 2009 infection: assessment of secondary household transmission and the protective role of oseltamivir. Epidemiology and infection 139:41–4.</w:t>
      </w:r>
    </w:p>
    <w:p w:rsidR="002E5801" w:rsidRPr="002E5801" w:rsidRDefault="002E5801">
      <w:pPr>
        <w:pStyle w:val="NormalWeb"/>
        <w:ind w:left="480" w:hanging="480"/>
        <w:divId w:val="1312979578"/>
        <w:rPr>
          <w:noProof/>
        </w:rPr>
      </w:pPr>
      <w:r w:rsidRPr="002E5801">
        <w:rPr>
          <w:noProof/>
        </w:rPr>
        <w:t>Li, Q., L. Zhou, M. Zhou, Z. Chen, F. Li, H. Wu, N. Xiang, E. Chen, F. Tang, D. Wang, L. Meng, Z. Hong, W. Tu, Y. Cao, L. Li, F. Ding, B. Liu, M. Wang, R. Xie, R. Gao, X. Li, T. Bai, S. Zou, J. He, J. Hu, Y. Xu, C. Chai, S. Wang, Y. Gao, L. Jin, Y. Zhang, H. Luo, H. Yu, J. He, Q. Li, X. Wang, L. Gao, X. Pang, G. Liu, Y. Yan, H. Yuan, Y. Shu, W. Yang, Y. Wang, F. Wu, T. M. Uyeki, and Z. Feng. 2014. Epidemiology of human infections with avian influenza A(H7N9) virus in China. The New England journal of medicine 370:520–32.</w:t>
      </w:r>
    </w:p>
    <w:p w:rsidR="002E5801" w:rsidRPr="002E5801" w:rsidRDefault="002E5801">
      <w:pPr>
        <w:pStyle w:val="NormalWeb"/>
        <w:ind w:left="480" w:hanging="480"/>
        <w:divId w:val="1312979578"/>
        <w:rPr>
          <w:noProof/>
        </w:rPr>
      </w:pPr>
      <w:r w:rsidRPr="002E5801">
        <w:rPr>
          <w:noProof/>
        </w:rPr>
        <w:t>Liu, S.-L., Z.-R. Zhang, C. Wang, Y. Dong, L.-B. Cui, X.-H. Yang, Z. Sun, J. Wang, J. Chen, R.-J. Huang, F. Miao, B. Ruan, L. Xie, H.-X. He, and J. Deng. 2010. 2009 pandemic characteristics and controlling experiences of influenza H1N1 virus 1 year after the inception in Hangzhou, China. Journal of medical virology 82:1985–95.</w:t>
      </w:r>
    </w:p>
    <w:p w:rsidR="002E5801" w:rsidRPr="002E5801" w:rsidRDefault="002E5801">
      <w:pPr>
        <w:pStyle w:val="NormalWeb"/>
        <w:ind w:left="480" w:hanging="480"/>
        <w:divId w:val="1312979578"/>
        <w:rPr>
          <w:noProof/>
        </w:rPr>
      </w:pPr>
      <w:r w:rsidRPr="002E5801">
        <w:rPr>
          <w:noProof/>
        </w:rPr>
        <w:lastRenderedPageBreak/>
        <w:t>Longini, I. M., and J. S. Koopman. 1982. Household and community transmission parameters from final distributions of infections in households. http://www.jstor.org/stable/2530294.</w:t>
      </w:r>
    </w:p>
    <w:p w:rsidR="002E5801" w:rsidRPr="002E5801" w:rsidRDefault="002E5801">
      <w:pPr>
        <w:pStyle w:val="NormalWeb"/>
        <w:ind w:left="480" w:hanging="480"/>
        <w:divId w:val="1312979578"/>
        <w:rPr>
          <w:noProof/>
        </w:rPr>
      </w:pPr>
      <w:r w:rsidRPr="002E5801">
        <w:rPr>
          <w:noProof/>
        </w:rPr>
        <w:t>Longini, I. M., J. S. Koopman, M. Haber, and G. A. Cotsonis. 1988. Statistical inference for infectious diseases. Risk-specific household and community transmission parameters. American journal of epidemiology 128:845–59.</w:t>
      </w:r>
    </w:p>
    <w:p w:rsidR="002E5801" w:rsidRPr="002E5801" w:rsidRDefault="002E5801">
      <w:pPr>
        <w:pStyle w:val="NormalWeb"/>
        <w:ind w:left="480" w:hanging="480"/>
        <w:divId w:val="1312979578"/>
        <w:rPr>
          <w:noProof/>
        </w:rPr>
      </w:pPr>
      <w:r w:rsidRPr="002E5801">
        <w:rPr>
          <w:noProof/>
        </w:rPr>
        <w:t>Longini, I. M., J. S. Koopman, A. S. Monto, and J. P. Fox. 1982. Estimating household and community transmission parameters for influenza. Am. J. Epidemiol. 115:736–751.</w:t>
      </w:r>
    </w:p>
    <w:p w:rsidR="002E5801" w:rsidRPr="002E5801" w:rsidRDefault="002E5801">
      <w:pPr>
        <w:pStyle w:val="NormalWeb"/>
        <w:ind w:left="480" w:hanging="480"/>
        <w:divId w:val="1312979578"/>
        <w:rPr>
          <w:noProof/>
        </w:rPr>
      </w:pPr>
      <w:r w:rsidRPr="002E5801">
        <w:rPr>
          <w:noProof/>
        </w:rPr>
        <w:t>Longini, I. M., and A. S. Monto. 1988. Efficacy of virucidal nasal tissues in interrupting familial transmission of respiratory agents. A field trial in Tecumseh, Michigan. American journal of epidemiology 128:639–44.</w:t>
      </w:r>
    </w:p>
    <w:p w:rsidR="002E5801" w:rsidRPr="002E5801" w:rsidRDefault="002E5801">
      <w:pPr>
        <w:pStyle w:val="NormalWeb"/>
        <w:ind w:left="480" w:hanging="480"/>
        <w:divId w:val="1312979578"/>
        <w:rPr>
          <w:noProof/>
        </w:rPr>
      </w:pPr>
      <w:r w:rsidRPr="002E5801">
        <w:rPr>
          <w:noProof/>
        </w:rPr>
        <w:t>Looker, C., K. Carville, K. Grant, and H. Kelly. 2010. Influenza A (H1N1) in Victoria, Australia: a community case series and analysis of household transmission. PloS one 5:e13702.</w:t>
      </w:r>
    </w:p>
    <w:p w:rsidR="002E5801" w:rsidRPr="002E5801" w:rsidRDefault="002E5801">
      <w:pPr>
        <w:pStyle w:val="NormalWeb"/>
        <w:ind w:left="480" w:hanging="480"/>
        <w:divId w:val="1312979578"/>
        <w:rPr>
          <w:noProof/>
        </w:rPr>
      </w:pPr>
      <w:r w:rsidRPr="002E5801">
        <w:rPr>
          <w:noProof/>
        </w:rPr>
        <w:t>Loustalot, F., B. J. Silk, A. Gaither, T. Shim, M. Lamias, F. Dawood, O. W. Morgan, D. Fishbein, S. Guerra, J. R. Verani, S. A. Carlson, V. P. Fonseca, and S. J. Olsen. 2011. Household transmission of 2009 pandemic influenza A (H1N1) and nonpharmaceutical interventions among households of high school students in San Antonio, Texas. Clinical infectious diseases : an official publication of the Infectious Diseases Society of America 52 Suppl 1:S146–53.</w:t>
      </w:r>
    </w:p>
    <w:p w:rsidR="002E5801" w:rsidRPr="002E5801" w:rsidRDefault="002E5801">
      <w:pPr>
        <w:pStyle w:val="NormalWeb"/>
        <w:ind w:left="480" w:hanging="480"/>
        <w:divId w:val="1312979578"/>
        <w:rPr>
          <w:noProof/>
        </w:rPr>
      </w:pPr>
      <w:r w:rsidRPr="002E5801">
        <w:rPr>
          <w:noProof/>
        </w:rPr>
        <w:t>Mohamed, A. G., A. A. BinSaeed, H. Al-Habib, and H. Al-Saif. 2012. Communicability of H1N1 and seasonal influenza among household contacts of cases in large families. Influenza and other respiratory viruses 6:e25–9.</w:t>
      </w:r>
    </w:p>
    <w:p w:rsidR="002E5801" w:rsidRPr="002E5801" w:rsidRDefault="002E5801">
      <w:pPr>
        <w:pStyle w:val="NormalWeb"/>
        <w:ind w:left="480" w:hanging="480"/>
        <w:divId w:val="1312979578"/>
        <w:rPr>
          <w:noProof/>
        </w:rPr>
      </w:pPr>
      <w:r w:rsidRPr="002E5801">
        <w:rPr>
          <w:noProof/>
        </w:rPr>
        <w:t>Morgan, O. W., S. Parks, T. Shim, P. A. Blevins, P. M. Lucas, R. Sanchez, N. Walea, F. Loustalot, M. R. Duffy, M. J. Shim, S. Guerra, F. Guerra, G. Mills, J. Verani, B. Alsip, S. Lindstrom, B. Shu, S. Emery, A. L. Cohen, M. Menon, A. M. Fry, F. Dawood, V. P. Fonseca, and S. J. Olsen. 2010. Household transmission of pandemic (H1N1) 2009, San Antonio, Texas, USA, April-May 2009. Emerging infectious diseases 16:631–7.</w:t>
      </w:r>
    </w:p>
    <w:p w:rsidR="002E5801" w:rsidRPr="002E5801" w:rsidRDefault="002E5801">
      <w:pPr>
        <w:pStyle w:val="NormalWeb"/>
        <w:ind w:left="480" w:hanging="480"/>
        <w:divId w:val="1312979578"/>
        <w:rPr>
          <w:noProof/>
        </w:rPr>
      </w:pPr>
      <w:r w:rsidRPr="002E5801">
        <w:rPr>
          <w:noProof/>
        </w:rPr>
        <w:t>Nguyen-Van-Tam, J. S., P. Nair, P. Acheson, A. Baker, M. Barker, S. Bracebridge, J. Croft, J. Ellis, R. Gelletlie, N. Gent, S. Ibbotson, C. Joseph, H. Mahgoub, P. Monk, T. W. Reghitt, T. Sundkvist, C. Sellwood, J. Simpson, J. Smith, J. M. Watson, M. Zambon, and N. Lightfoot. 2006. Outbreak of low pathogenicity H7N3 avian influenza in UK, including associated case of human conjunctivitis. Euro surveillance : bulletin Européen sur les maladies transmissibles = European communicable disease bulletin 11:E060504.2.</w:t>
      </w:r>
    </w:p>
    <w:p w:rsidR="002E5801" w:rsidRPr="002E5801" w:rsidRDefault="002E5801">
      <w:pPr>
        <w:pStyle w:val="NormalWeb"/>
        <w:ind w:left="480" w:hanging="480"/>
        <w:divId w:val="1312979578"/>
        <w:rPr>
          <w:noProof/>
        </w:rPr>
      </w:pPr>
      <w:r w:rsidRPr="002E5801">
        <w:rPr>
          <w:noProof/>
        </w:rPr>
        <w:t>Nishiura, H., and G. Chowell. 2007. Household and community transmission of the Asian influenza A (H2N2) and influenza B viruses in 1957 and 1961. The Southeast Asian journal of tropical medicine and public health 38:1075–83.</w:t>
      </w:r>
    </w:p>
    <w:p w:rsidR="002E5801" w:rsidRPr="002E5801" w:rsidRDefault="002E5801">
      <w:pPr>
        <w:pStyle w:val="NormalWeb"/>
        <w:ind w:left="480" w:hanging="480"/>
        <w:divId w:val="1312979578"/>
        <w:rPr>
          <w:noProof/>
        </w:rPr>
      </w:pPr>
      <w:r w:rsidRPr="002E5801">
        <w:rPr>
          <w:noProof/>
        </w:rPr>
        <w:lastRenderedPageBreak/>
        <w:t>Nishiura, H., and H. Oshitani. 2011. Household transmission of influenza (H1N1-2009) in Japan: age-specificity and reduction of household transmission risk by zanamivir treatment. The Journal of international medical research 39:619–28.</w:t>
      </w:r>
    </w:p>
    <w:p w:rsidR="002E5801" w:rsidRPr="002E5801" w:rsidRDefault="002E5801">
      <w:pPr>
        <w:pStyle w:val="NormalWeb"/>
        <w:ind w:left="480" w:hanging="480"/>
        <w:divId w:val="1312979578"/>
        <w:rPr>
          <w:noProof/>
        </w:rPr>
      </w:pPr>
      <w:r w:rsidRPr="002E5801">
        <w:rPr>
          <w:noProof/>
        </w:rPr>
        <w:t>Nukiwa-Souma, N., A. Burmaa, T. Kamigaki, I. Od, N. Bayasgalan, B. Darmaa, A. Suzuki, P. Nymadawa, and H. Oshitani. 2012. Influenza transmission in a community during a seasonal influenza A(H3N2) outbreak (2010-2011) in Mongolia: a community-based prospective cohort study. PloS one 7:e33046.</w:t>
      </w:r>
    </w:p>
    <w:p w:rsidR="002E5801" w:rsidRPr="002E5801" w:rsidRDefault="002E5801">
      <w:pPr>
        <w:pStyle w:val="NormalWeb"/>
        <w:ind w:left="480" w:hanging="480"/>
        <w:divId w:val="1312979578"/>
        <w:rPr>
          <w:noProof/>
        </w:rPr>
      </w:pPr>
      <w:r w:rsidRPr="002E5801">
        <w:rPr>
          <w:noProof/>
        </w:rPr>
        <w:t>Odaira, F., H. Takahashi, T. Toyokawa, Y. Tsuchihashi, T. Kodama, Y. Yahata, T. Sunagawa, K. Taniguchi, and N. Okabe. 2009. Assessment of secondary attack rate and effectiveness of antiviral prophylaxis among household contacts in an influenza A(H1N1)v outbreak in Kobe, Japan, May-June 2009. Euro surveillance : bulletin Européen sur les maladies transmissibles = European communicable disease bulletin 14.</w:t>
      </w:r>
    </w:p>
    <w:p w:rsidR="002E5801" w:rsidRPr="002E5801" w:rsidRDefault="002E5801">
      <w:pPr>
        <w:pStyle w:val="NormalWeb"/>
        <w:ind w:left="480" w:hanging="480"/>
        <w:divId w:val="1312979578"/>
        <w:rPr>
          <w:noProof/>
        </w:rPr>
      </w:pPr>
      <w:r w:rsidRPr="002E5801">
        <w:rPr>
          <w:noProof/>
        </w:rPr>
        <w:t>Ostrowsky, B., A. Huang, W. Terry, D. Anton, B. Brunagel, L. Traynor, S. Abid, G. Johnson, M. Kacica, J. Katz, L. Edwards, S. Lindstrom, A. Klimov, and T. M. Uyeki. 2012. Low pathogenic avian influenza A (H7N2) virus infection in immunocompromised adult, New York, USA, 2003. Emerging infectious diseases 18:1128–31.</w:t>
      </w:r>
    </w:p>
    <w:p w:rsidR="002E5801" w:rsidRPr="002E5801" w:rsidRDefault="002E5801">
      <w:pPr>
        <w:pStyle w:val="NormalWeb"/>
        <w:ind w:left="480" w:hanging="480"/>
        <w:divId w:val="1312979578"/>
        <w:rPr>
          <w:noProof/>
        </w:rPr>
      </w:pPr>
      <w:r w:rsidRPr="002E5801">
        <w:rPr>
          <w:noProof/>
        </w:rPr>
        <w:t>Papenburg, J., M. Baz, M.-È. Hamelin, C. Rhéaume, J. Carbonneau, M. Ouakki, I. Rouleau, I. Hardy, D. Skowronski, M. Roger, H. Charest, G. De Serres, and G. Boivin. 2010. Household transmission of the 2009 pandemic A/H1N1 influenza virus: elevated laboratory</w:t>
      </w:r>
      <w:r w:rsidRPr="002E5801">
        <w:rPr>
          <w:rFonts w:ascii="Cambria Math" w:hAnsi="Cambria Math" w:cs="Cambria Math"/>
          <w:noProof/>
        </w:rPr>
        <w:t>‐</w:t>
      </w:r>
      <w:r w:rsidRPr="002E5801">
        <w:rPr>
          <w:noProof/>
        </w:rPr>
        <w:t>confirmed secondary attack rates and evidence of asymptomatic infections. Clinical infectious diseases : an official publication of the Infectious Diseases Society of America 51:1033–41.</w:t>
      </w:r>
    </w:p>
    <w:p w:rsidR="002E5801" w:rsidRPr="002E5801" w:rsidRDefault="002E5801">
      <w:pPr>
        <w:pStyle w:val="NormalWeb"/>
        <w:ind w:left="480" w:hanging="480"/>
        <w:divId w:val="1312979578"/>
        <w:rPr>
          <w:noProof/>
        </w:rPr>
      </w:pPr>
      <w:r w:rsidRPr="002E5801">
        <w:rPr>
          <w:noProof/>
        </w:rPr>
        <w:t>Pebody, R. G., R. Harris, G. Kafatos, M. Chamberland, C. Campbell, J. S. Nguyen-Van-Tam, E. McLean, N. Andrews, P. J. White, E. Wynne-Evans, J. Green, J. Ellis, T. Wreghitt, S. Bracebridge, C. Ihekweazu, I. Oliver, G. Smith, C. Hawkins, R. Salmon, B. Smyth, J. McMenamin, M. Zambon, N. Phin, and J. M. Watson. 2011. Use of antiviral drugs to reduce household transmission of pandemic (H1N1) 2009, United Kingdom. Emerging infectious diseases 17:990–9.</w:t>
      </w:r>
    </w:p>
    <w:p w:rsidR="002E5801" w:rsidRPr="002E5801" w:rsidRDefault="002E5801">
      <w:pPr>
        <w:pStyle w:val="NormalWeb"/>
        <w:ind w:left="480" w:hanging="480"/>
        <w:divId w:val="1312979578"/>
        <w:rPr>
          <w:noProof/>
        </w:rPr>
      </w:pPr>
      <w:r w:rsidRPr="002E5801">
        <w:rPr>
          <w:noProof/>
        </w:rPr>
        <w:t>Pedroni, E., M. Garcia, V. Espinola, A. Guerrero, C. Gonzalez, A. Olea, M. Calvo, B. Martorell, M. Winkler, M. Carrasco, J. Vergara, J. Ulloa, A. Carrazana, O. Mujica, J. Villarroel, M. Labrana, M. Vargas, P. Gonzalez, L. Caceres, C. Zamorano, R. Momberg, G. Munoz, J. Rocco, V. Bosque, A. Gallardo, J. Elgueta, and J. Vega. 2010. Outbreak of 2009 pandemic influenza A(H1N1), Los Lagos, Chile, April-June 2009. Euro surveillance : bulletin Européen sur les maladies transmissibles = European communicable disease bulletin 15.</w:t>
      </w:r>
    </w:p>
    <w:p w:rsidR="002E5801" w:rsidRPr="002E5801" w:rsidRDefault="002E5801">
      <w:pPr>
        <w:pStyle w:val="NormalWeb"/>
        <w:ind w:left="480" w:hanging="480"/>
        <w:divId w:val="1312979578"/>
        <w:rPr>
          <w:noProof/>
        </w:rPr>
      </w:pPr>
      <w:r w:rsidRPr="002E5801">
        <w:rPr>
          <w:noProof/>
        </w:rPr>
        <w:t>Petrie, J. G., S. E. Ohmit, B. J. Cowling, E. Johnson, R. T. Cross, R. E. Malosh, M. G. Thompson, and A. S. Monto. 2013. Influenza transmission in a cohort of households with children: 2010-2011. PloS one 8:e75339.</w:t>
      </w:r>
    </w:p>
    <w:p w:rsidR="002E5801" w:rsidRPr="002E5801" w:rsidRDefault="002E5801">
      <w:pPr>
        <w:pStyle w:val="NormalWeb"/>
        <w:ind w:left="480" w:hanging="480"/>
        <w:divId w:val="1312979578"/>
        <w:rPr>
          <w:noProof/>
        </w:rPr>
      </w:pPr>
      <w:r w:rsidRPr="002E5801">
        <w:rPr>
          <w:noProof/>
        </w:rPr>
        <w:lastRenderedPageBreak/>
        <w:t>Remschmidt, C., P. Stöcker, M. an der Heiden, T. Suess, M. Luchtenberg, S. B. Schink, B. Schweiger, W. Haas, and U. Buchholz. 2013. Preventable and non-preventable risk factors for influenza transmission and hygiene behavior in German influenza households, pandemic season (H1N1) 2009/2010. Influenza and other respiratory viruses 7:418–25.</w:t>
      </w:r>
    </w:p>
    <w:p w:rsidR="002E5801" w:rsidRPr="002E5801" w:rsidRDefault="002E5801">
      <w:pPr>
        <w:pStyle w:val="NormalWeb"/>
        <w:ind w:left="480" w:hanging="480"/>
        <w:divId w:val="1312979578"/>
        <w:rPr>
          <w:noProof/>
        </w:rPr>
      </w:pPr>
      <w:r w:rsidRPr="002E5801">
        <w:rPr>
          <w:noProof/>
        </w:rPr>
        <w:t>Du Ry van Beest Holle, M., A. Meijer, M. Koopmans, and C. M. de Jager. 2005. Human-to-human transmission of avian influenza A/H7N7, The Netherlands, 2003. Euro surveillance : bulletin Européen sur les maladies transmissibles = European communicable disease bulletin 10:264–8.</w:t>
      </w:r>
    </w:p>
    <w:p w:rsidR="002E5801" w:rsidRPr="002E5801" w:rsidRDefault="002E5801">
      <w:pPr>
        <w:pStyle w:val="NormalWeb"/>
        <w:ind w:left="480" w:hanging="480"/>
        <w:divId w:val="1312979578"/>
        <w:rPr>
          <w:noProof/>
        </w:rPr>
      </w:pPr>
      <w:r w:rsidRPr="002E5801">
        <w:rPr>
          <w:noProof/>
        </w:rPr>
        <w:t>Savage, R., M. Whelan, I. Johnson, E. Rea, M. LaFreniere, L. C. Rosella, F. Lam, T. Badiani, A.-L. Winter, D. J. Carr, C. Frenette, M. Horn, K. Dooling, M. Varia, A.-M. Holt, V. Sunil, C. Grift, E. Paget, M. King, J. Barbaro, and N. S. Crowcroft. 2011. Assessing secondary attack rates among household contacts at the beginning of the influenza A (H1N1) pandemic in Ontario, Canada, April-June 2009: a prospective, observational study. BMC public health 11:234.</w:t>
      </w:r>
    </w:p>
    <w:p w:rsidR="002E5801" w:rsidRPr="002E5801" w:rsidRDefault="002E5801">
      <w:pPr>
        <w:pStyle w:val="NormalWeb"/>
        <w:ind w:left="480" w:hanging="480"/>
        <w:divId w:val="1312979578"/>
        <w:rPr>
          <w:noProof/>
        </w:rPr>
      </w:pPr>
      <w:r w:rsidRPr="002E5801">
        <w:rPr>
          <w:noProof/>
        </w:rPr>
        <w:t>Sikora, C., S. Fan, R. Golonka, D. Sturtevant, J. Gratrix, B. E. Lee, J. Jaipaul, and M. Johnson. 2010. Transmission of pandemic influenza A (H1N1) 2009 within households: Edmonton, Canada. Journal of clinical virology : the official publication of the Pan American Society for Clinical Virology 49:90–3.</w:t>
      </w:r>
    </w:p>
    <w:p w:rsidR="002E5801" w:rsidRPr="002E5801" w:rsidRDefault="002E5801">
      <w:pPr>
        <w:pStyle w:val="NormalWeb"/>
        <w:ind w:left="480" w:hanging="480"/>
        <w:divId w:val="1312979578"/>
        <w:rPr>
          <w:noProof/>
        </w:rPr>
      </w:pPr>
      <w:r w:rsidRPr="002E5801">
        <w:rPr>
          <w:noProof/>
        </w:rPr>
        <w:t>Simmerman, J. M., P. Suntarattiwong, J. Levy, R. G. Jarman, S. Kaewchana, R. V Gibbons, B. J. Cowling, W. Sanasuttipun, S. A. Maloney, T. M. Uyeki, L. Kamimoto, and T. Chotipitayasunondh. 2011. Findings from a household randomized controlled trial of hand washing and face masks to reduce influenza transmission in Bangkok, Thailand. Influenza and other respiratory viruses 5:256–67.</w:t>
      </w:r>
    </w:p>
    <w:p w:rsidR="002E5801" w:rsidRPr="002E5801" w:rsidRDefault="002E5801">
      <w:pPr>
        <w:pStyle w:val="NormalWeb"/>
        <w:ind w:left="480" w:hanging="480"/>
        <w:divId w:val="1312979578"/>
        <w:rPr>
          <w:noProof/>
        </w:rPr>
      </w:pPr>
      <w:r w:rsidRPr="002E5801">
        <w:rPr>
          <w:noProof/>
        </w:rPr>
        <w:t>Suess, T., U. Buchholz, S. Dupke, R. Grunow, M. an der Heiden, A. Heider, B. Biere, B. Schweiger, W. Haas, and G. Krause. 2010. Shedding and transmission of novel influenza virus A/H1N1 infection in households--Germany, 2009. American journal of epidemiology 171:1157–64.</w:t>
      </w:r>
    </w:p>
    <w:p w:rsidR="002E5801" w:rsidRPr="002E5801" w:rsidRDefault="002E5801">
      <w:pPr>
        <w:pStyle w:val="NormalWeb"/>
        <w:ind w:left="480" w:hanging="480"/>
        <w:divId w:val="1312979578"/>
        <w:rPr>
          <w:noProof/>
        </w:rPr>
      </w:pPr>
      <w:r w:rsidRPr="002E5801">
        <w:rPr>
          <w:noProof/>
        </w:rPr>
        <w:t>Suess, T., C. Remschmidt, S. B. Schink, B. Schweiger, A. Heider, J. Milde, A. Nitsche, K. Schroeder, J. Doellinger, C. Braun, W. Haas, G. Krause, and U. Buchholz. 2012a. Comparison of shedding characteristics of seasonal influenza virus (sub)types and influenza A(H1N1)pdm09; Germany, 2007-2011. PloS one 7:e51653.</w:t>
      </w:r>
    </w:p>
    <w:p w:rsidR="002E5801" w:rsidRPr="002E5801" w:rsidRDefault="002E5801">
      <w:pPr>
        <w:pStyle w:val="NormalWeb"/>
        <w:ind w:left="480" w:hanging="480"/>
        <w:divId w:val="1312979578"/>
        <w:rPr>
          <w:noProof/>
        </w:rPr>
      </w:pPr>
      <w:r w:rsidRPr="002E5801">
        <w:rPr>
          <w:noProof/>
        </w:rPr>
        <w:t>Suess, T., C. Remschmidt, S. B. Schink, B. Schweiger, A. Nitsche, K. Schroeder, J. Doellinger, J. Milde, W. Haas, I. Koehler, G. Krause, and U. Buchholz. 2012b. The role of facemasks and hand hygiene in the prevention of influenza transmission in households: results from a cluster randomised trial; Berlin, Germany, 2009-2011. BMC infectious diseases 12:26.</w:t>
      </w:r>
    </w:p>
    <w:p w:rsidR="002E5801" w:rsidRPr="002E5801" w:rsidRDefault="002E5801">
      <w:pPr>
        <w:pStyle w:val="NormalWeb"/>
        <w:ind w:left="480" w:hanging="480"/>
        <w:divId w:val="1312979578"/>
        <w:rPr>
          <w:noProof/>
        </w:rPr>
      </w:pPr>
      <w:r w:rsidRPr="002E5801">
        <w:rPr>
          <w:noProof/>
        </w:rPr>
        <w:t xml:space="preserve">Sugimoto, J. D., N. N. Borse, M. L. Ta, L. J. Stockman, G. E. Fischer, Y. Yang, M. E. Halloran, I. M. Longini, and J. S. Duchin. 2011. The Effect of Age on Transmission of 2009 </w:t>
      </w:r>
      <w:r w:rsidRPr="002E5801">
        <w:rPr>
          <w:noProof/>
        </w:rPr>
        <w:lastRenderedPageBreak/>
        <w:t>Pandemic Influenza A (H1N1) in a Camp and Associated Households. Epidemiology (Cambridge, Mass.) 22:10.1097/EDE.0b013e3182060ca5.</w:t>
      </w:r>
    </w:p>
    <w:p w:rsidR="002E5801" w:rsidRPr="002E5801" w:rsidRDefault="002E5801">
      <w:pPr>
        <w:pStyle w:val="NormalWeb"/>
        <w:ind w:left="480" w:hanging="480"/>
        <w:divId w:val="1312979578"/>
        <w:rPr>
          <w:noProof/>
        </w:rPr>
      </w:pPr>
      <w:r w:rsidRPr="002E5801">
        <w:rPr>
          <w:noProof/>
        </w:rPr>
        <w:t>Tabu, C., S. Sharif, P. Okoth, J. Kioko, C. Nzioka, P. Muthoka, M. Ope, S. Makama, R. Kalani, W. Ochieng, and others. 2009. Introduction and transmission of 2009 pandemic influenza A (H1N1) Virus-Kenya, June-July 2009. Morbidity and Mortality Weekly Report 58:1143–1146.</w:t>
      </w:r>
    </w:p>
    <w:p w:rsidR="002E5801" w:rsidRPr="002E5801" w:rsidRDefault="002E5801">
      <w:pPr>
        <w:pStyle w:val="NormalWeb"/>
        <w:ind w:left="480" w:hanging="480"/>
        <w:divId w:val="1312979578"/>
        <w:rPr>
          <w:noProof/>
        </w:rPr>
      </w:pPr>
      <w:r w:rsidRPr="002E5801">
        <w:rPr>
          <w:noProof/>
        </w:rPr>
        <w:t>Thai, P. Q., L. Q. Mai, M. R. A. Welkers, N. L. K. Hang, L. T. Thanh, V. T. V. Dung, N. T. T. Yen, T. N. Duong, L. N. M. Hoa, D. D. Thoang, H. T. H. Trang, M. D. de Jong, H. Wertheim, N. T. Hien, P. Horby, and A. Fox. 2014. Pandemic H1N1 virus transmission and shedding dynamics in index case households of a prospective Vietnamese cohort. The Journal of infection 68:581–90.</w:t>
      </w:r>
    </w:p>
    <w:p w:rsidR="002E5801" w:rsidRPr="002E5801" w:rsidRDefault="002E5801">
      <w:pPr>
        <w:pStyle w:val="NormalWeb"/>
        <w:ind w:left="480" w:hanging="480"/>
        <w:divId w:val="1312979578"/>
        <w:rPr>
          <w:noProof/>
        </w:rPr>
      </w:pPr>
      <w:r w:rsidRPr="002E5801">
        <w:rPr>
          <w:noProof/>
        </w:rPr>
        <w:t>Tweed, S. A., D. M. Skowronski, S. T. David, A. Larder, M. Petric, W. Lees, Y. Li, J. M. Katz, M. Krajden, R. Tellier, C. Halpert, M. Hirst, C. Astell, D. Lawrence, and A. Mak. 2004. Human Illness from Avian Influenza H7N3, British Columbia. Emerging Infectious Disease journal 10:2196.</w:t>
      </w:r>
    </w:p>
    <w:p w:rsidR="002E5801" w:rsidRPr="002E5801" w:rsidRDefault="002E5801">
      <w:pPr>
        <w:pStyle w:val="NormalWeb"/>
        <w:ind w:left="480" w:hanging="480"/>
        <w:divId w:val="1312979578"/>
        <w:rPr>
          <w:noProof/>
        </w:rPr>
      </w:pPr>
      <w:r w:rsidRPr="002E5801">
        <w:rPr>
          <w:noProof/>
        </w:rPr>
        <w:t>Uyeki, T. M., Y.-H. Chong, J. M. Katz, W. Lim, Y.-Y. Ho, S. S. Wang, T. H. F. Tsang, W. W.-Y. Au, S.-C. Chan, T. Rowe, J. Hu-Primmer, J. C. Bell, W. W. Thompson, C. B. Bridges, N. J. Cox, K.-H. Mak, and K. Fukuda. 2002. Lack of Evidence for Human-to-Human Transmission of Avian Influenza A (H9N2) Viruses in Hong Kong, China 1999. Emerging Infectious Diseases 8:154–159.</w:t>
      </w:r>
    </w:p>
    <w:p w:rsidR="002E5801" w:rsidRPr="002E5801" w:rsidRDefault="002E5801">
      <w:pPr>
        <w:pStyle w:val="NormalWeb"/>
        <w:ind w:left="480" w:hanging="480"/>
        <w:divId w:val="1312979578"/>
        <w:rPr>
          <w:noProof/>
        </w:rPr>
      </w:pPr>
      <w:r w:rsidRPr="002E5801">
        <w:rPr>
          <w:noProof/>
        </w:rPr>
        <w:t>Viboud, C., P.-Y. Boëlle, S. Cauchemez, A. Lavenu, A.-J. Valleron, A. Flahault, and F. Carrat. 2004. Risk factors of influenza transmission in households. The British journal of general practice : the journal of the Royal College of General Practitioners 54:684–9.</w:t>
      </w:r>
    </w:p>
    <w:p w:rsidR="002E5801" w:rsidRPr="002E5801" w:rsidRDefault="002E5801">
      <w:pPr>
        <w:pStyle w:val="NormalWeb"/>
        <w:ind w:left="480" w:hanging="480"/>
        <w:divId w:val="1312979578"/>
        <w:rPr>
          <w:noProof/>
        </w:rPr>
      </w:pPr>
      <w:r w:rsidRPr="002E5801">
        <w:rPr>
          <w:noProof/>
        </w:rPr>
        <w:t>Yang, Y., M. E. Halloran, J. D. Sugimoto, and I. M. Longini. 2007. Detecting Human-to-Human Transmission of Avian Influenza A (H5N1). Emerging Infectious Disease journal 13:1348.</w:t>
      </w:r>
    </w:p>
    <w:p w:rsidR="002E5801" w:rsidRPr="002E5801" w:rsidRDefault="002E5801">
      <w:pPr>
        <w:pStyle w:val="NormalWeb"/>
        <w:ind w:left="480" w:hanging="480"/>
        <w:divId w:val="1312979578"/>
        <w:rPr>
          <w:noProof/>
        </w:rPr>
      </w:pPr>
      <w:r w:rsidRPr="002E5801">
        <w:rPr>
          <w:noProof/>
        </w:rPr>
        <w:t>Yang, Y., J. D. Sugimoto, M. E. Halloran, N. E. Basta, D. L. Chao, L. Matrajt, G. Potter, E. Kenah, and I. M. Longini. 2009. The transmissibility and control of pandemic influenza A (H1N1) virus. Science (New York, N.Y.) 326:729–33.</w:t>
      </w:r>
    </w:p>
    <w:p w:rsidR="002E5801" w:rsidRPr="002E5801" w:rsidRDefault="002E5801">
      <w:pPr>
        <w:pStyle w:val="NormalWeb"/>
        <w:ind w:left="480" w:hanging="480"/>
        <w:divId w:val="1312979578"/>
        <w:rPr>
          <w:noProof/>
        </w:rPr>
      </w:pPr>
      <w:r w:rsidRPr="002E5801">
        <w:rPr>
          <w:noProof/>
        </w:rPr>
        <w:t>Yang, Y., Y. Zhang, L. Fang, M. E. Halloran, M. Ma, S. Liang, E. Kenah, T. Britton, E. Chen, J. Hu, F. Tang, W. Cao, Z. Feng, and I. M. Longini. 2015. Household transmissibility of avian influenza A (H7N9) virus, China, February to May 2013 and October 2013 to March 2014. Euro surveillance : bulletin Européen sur les maladies transmissibles = European communicable disease bulletin 20.</w:t>
      </w:r>
    </w:p>
    <w:p w:rsidR="00D03B99" w:rsidRPr="00D03B99" w:rsidRDefault="00D03B99" w:rsidP="00473F5B">
      <w:r>
        <w:rPr>
          <w:rFonts w:ascii="Times New Roman" w:hAnsi="Times New Roman" w:cs="Times New Roman"/>
          <w:sz w:val="24"/>
          <w:szCs w:val="24"/>
        </w:rPr>
        <w:fldChar w:fldCharType="end"/>
      </w:r>
    </w:p>
    <w:sectPr w:rsidR="00D03B99" w:rsidRPr="00D03B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055F"/>
    <w:rsid w:val="00272E3E"/>
    <w:rsid w:val="002E5801"/>
    <w:rsid w:val="0033055F"/>
    <w:rsid w:val="00473F5B"/>
    <w:rsid w:val="006831D6"/>
    <w:rsid w:val="00853EB6"/>
    <w:rsid w:val="00C1731D"/>
    <w:rsid w:val="00D03B99"/>
    <w:rsid w:val="00DD41BC"/>
    <w:rsid w:val="00E408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3F5B"/>
    <w:pPr>
      <w:spacing w:after="160" w:line="259"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73F5B"/>
    <w:pPr>
      <w:spacing w:after="200" w:line="240" w:lineRule="auto"/>
    </w:pPr>
    <w:rPr>
      <w:i/>
      <w:iCs/>
      <w:color w:val="1F497D" w:themeColor="text2"/>
      <w:sz w:val="18"/>
      <w:szCs w:val="18"/>
    </w:rPr>
  </w:style>
  <w:style w:type="table" w:styleId="TableGrid">
    <w:name w:val="Table Grid"/>
    <w:basedOn w:val="TableNormal"/>
    <w:uiPriority w:val="39"/>
    <w:rsid w:val="00473F5B"/>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03B99"/>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3F5B"/>
    <w:pPr>
      <w:spacing w:after="160" w:line="259"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73F5B"/>
    <w:pPr>
      <w:spacing w:after="200" w:line="240" w:lineRule="auto"/>
    </w:pPr>
    <w:rPr>
      <w:i/>
      <w:iCs/>
      <w:color w:val="1F497D" w:themeColor="text2"/>
      <w:sz w:val="18"/>
      <w:szCs w:val="18"/>
    </w:rPr>
  </w:style>
  <w:style w:type="table" w:styleId="TableGrid">
    <w:name w:val="Table Grid"/>
    <w:basedOn w:val="TableNormal"/>
    <w:uiPriority w:val="39"/>
    <w:rsid w:val="00473F5B"/>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03B99"/>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0804943">
      <w:bodyDiv w:val="1"/>
      <w:marLeft w:val="0"/>
      <w:marRight w:val="0"/>
      <w:marTop w:val="0"/>
      <w:marBottom w:val="0"/>
      <w:divBdr>
        <w:top w:val="none" w:sz="0" w:space="0" w:color="auto"/>
        <w:left w:val="none" w:sz="0" w:space="0" w:color="auto"/>
        <w:bottom w:val="none" w:sz="0" w:space="0" w:color="auto"/>
        <w:right w:val="none" w:sz="0" w:space="0" w:color="auto"/>
      </w:divBdr>
      <w:divsChild>
        <w:div w:id="547685859">
          <w:marLeft w:val="0"/>
          <w:marRight w:val="0"/>
          <w:marTop w:val="0"/>
          <w:marBottom w:val="0"/>
          <w:divBdr>
            <w:top w:val="none" w:sz="0" w:space="0" w:color="auto"/>
            <w:left w:val="none" w:sz="0" w:space="0" w:color="auto"/>
            <w:bottom w:val="none" w:sz="0" w:space="0" w:color="auto"/>
            <w:right w:val="none" w:sz="0" w:space="0" w:color="auto"/>
          </w:divBdr>
          <w:divsChild>
            <w:div w:id="683825013">
              <w:marLeft w:val="0"/>
              <w:marRight w:val="0"/>
              <w:marTop w:val="0"/>
              <w:marBottom w:val="0"/>
              <w:divBdr>
                <w:top w:val="none" w:sz="0" w:space="0" w:color="auto"/>
                <w:left w:val="none" w:sz="0" w:space="0" w:color="auto"/>
                <w:bottom w:val="none" w:sz="0" w:space="0" w:color="auto"/>
                <w:right w:val="none" w:sz="0" w:space="0" w:color="auto"/>
              </w:divBdr>
              <w:divsChild>
                <w:div w:id="2076734934">
                  <w:marLeft w:val="0"/>
                  <w:marRight w:val="0"/>
                  <w:marTop w:val="0"/>
                  <w:marBottom w:val="0"/>
                  <w:divBdr>
                    <w:top w:val="none" w:sz="0" w:space="0" w:color="auto"/>
                    <w:left w:val="none" w:sz="0" w:space="0" w:color="auto"/>
                    <w:bottom w:val="none" w:sz="0" w:space="0" w:color="auto"/>
                    <w:right w:val="none" w:sz="0" w:space="0" w:color="auto"/>
                  </w:divBdr>
                  <w:divsChild>
                    <w:div w:id="1081147790">
                      <w:marLeft w:val="0"/>
                      <w:marRight w:val="0"/>
                      <w:marTop w:val="0"/>
                      <w:marBottom w:val="0"/>
                      <w:divBdr>
                        <w:top w:val="none" w:sz="0" w:space="0" w:color="auto"/>
                        <w:left w:val="none" w:sz="0" w:space="0" w:color="auto"/>
                        <w:bottom w:val="none" w:sz="0" w:space="0" w:color="auto"/>
                        <w:right w:val="none" w:sz="0" w:space="0" w:color="auto"/>
                      </w:divBdr>
                      <w:divsChild>
                        <w:div w:id="895555967">
                          <w:marLeft w:val="0"/>
                          <w:marRight w:val="0"/>
                          <w:marTop w:val="0"/>
                          <w:marBottom w:val="0"/>
                          <w:divBdr>
                            <w:top w:val="none" w:sz="0" w:space="0" w:color="auto"/>
                            <w:left w:val="none" w:sz="0" w:space="0" w:color="auto"/>
                            <w:bottom w:val="none" w:sz="0" w:space="0" w:color="auto"/>
                            <w:right w:val="none" w:sz="0" w:space="0" w:color="auto"/>
                          </w:divBdr>
                          <w:divsChild>
                            <w:div w:id="412168714">
                              <w:marLeft w:val="0"/>
                              <w:marRight w:val="0"/>
                              <w:marTop w:val="0"/>
                              <w:marBottom w:val="0"/>
                              <w:divBdr>
                                <w:top w:val="none" w:sz="0" w:space="0" w:color="auto"/>
                                <w:left w:val="none" w:sz="0" w:space="0" w:color="auto"/>
                                <w:bottom w:val="none" w:sz="0" w:space="0" w:color="auto"/>
                                <w:right w:val="none" w:sz="0" w:space="0" w:color="auto"/>
                              </w:divBdr>
                              <w:divsChild>
                                <w:div w:id="1575358408">
                                  <w:marLeft w:val="0"/>
                                  <w:marRight w:val="0"/>
                                  <w:marTop w:val="0"/>
                                  <w:marBottom w:val="0"/>
                                  <w:divBdr>
                                    <w:top w:val="none" w:sz="0" w:space="0" w:color="auto"/>
                                    <w:left w:val="none" w:sz="0" w:space="0" w:color="auto"/>
                                    <w:bottom w:val="none" w:sz="0" w:space="0" w:color="auto"/>
                                    <w:right w:val="none" w:sz="0" w:space="0" w:color="auto"/>
                                  </w:divBdr>
                                  <w:divsChild>
                                    <w:div w:id="2045136286">
                                      <w:marLeft w:val="0"/>
                                      <w:marRight w:val="0"/>
                                      <w:marTop w:val="0"/>
                                      <w:marBottom w:val="0"/>
                                      <w:divBdr>
                                        <w:top w:val="none" w:sz="0" w:space="0" w:color="auto"/>
                                        <w:left w:val="none" w:sz="0" w:space="0" w:color="auto"/>
                                        <w:bottom w:val="none" w:sz="0" w:space="0" w:color="auto"/>
                                        <w:right w:val="none" w:sz="0" w:space="0" w:color="auto"/>
                                      </w:divBdr>
                                      <w:divsChild>
                                        <w:div w:id="1982954030">
                                          <w:marLeft w:val="0"/>
                                          <w:marRight w:val="0"/>
                                          <w:marTop w:val="0"/>
                                          <w:marBottom w:val="0"/>
                                          <w:divBdr>
                                            <w:top w:val="none" w:sz="0" w:space="0" w:color="auto"/>
                                            <w:left w:val="none" w:sz="0" w:space="0" w:color="auto"/>
                                            <w:bottom w:val="none" w:sz="0" w:space="0" w:color="auto"/>
                                            <w:right w:val="none" w:sz="0" w:space="0" w:color="auto"/>
                                          </w:divBdr>
                                          <w:divsChild>
                                            <w:div w:id="131297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4E2083-BE51-4C49-9020-0FED67F10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7977</Words>
  <Characters>273469</Characters>
  <Application>Microsoft Office Word</Application>
  <DocSecurity>0</DocSecurity>
  <Lines>2278</Lines>
  <Paragraphs>6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0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dc:creator>
  <cp:lastModifiedBy>Michael</cp:lastModifiedBy>
  <cp:revision>3</cp:revision>
  <dcterms:created xsi:type="dcterms:W3CDTF">2015-08-08T21:29:00Z</dcterms:created>
  <dcterms:modified xsi:type="dcterms:W3CDTF">2015-08-12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ael.buhnerkempe@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